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7D40A0" w14:textId="764A60CC" w:rsidR="00377625" w:rsidRPr="008A18A0" w:rsidRDefault="00377625" w:rsidP="00377625">
      <w:pPr>
        <w:pStyle w:val="Titre1"/>
        <w:rPr>
          <w:rFonts w:ascii="Times New Roman" w:eastAsia="Calibri" w:hAnsi="Times New Roman" w:cs="Times New Roman"/>
          <w:b w:val="0"/>
        </w:rPr>
      </w:pPr>
      <w:bookmarkStart w:id="0" w:name="_Hlk69339359"/>
      <w:bookmarkStart w:id="1" w:name="_Hlk69339198"/>
      <w:bookmarkStart w:id="2" w:name="_Hlk69339899"/>
      <w:r w:rsidRPr="008A18A0">
        <w:rPr>
          <w:rFonts w:ascii="Times New Roman" w:hAnsi="Times New Roman" w:cs="Times New Roman"/>
        </w:rPr>
        <w:t xml:space="preserve">Additional file 4 </w:t>
      </w:r>
      <w:bookmarkEnd w:id="0"/>
      <w:r w:rsidRPr="008A18A0">
        <w:rPr>
          <w:rFonts w:ascii="Times New Roman" w:hAnsi="Times New Roman" w:cs="Times New Roman"/>
        </w:rPr>
        <w:t xml:space="preserve">- </w:t>
      </w:r>
      <w:r w:rsidRPr="008A18A0">
        <w:rPr>
          <w:rFonts w:ascii="Times New Roman" w:eastAsia="Calibri" w:hAnsi="Times New Roman" w:cs="Times New Roman"/>
        </w:rPr>
        <w:t>Quality appraisal of the 47 included studies</w:t>
      </w:r>
    </w:p>
    <w:p w14:paraId="79251EAD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b/>
          <w:sz w:val="24"/>
          <w:lang w:val="en-US"/>
        </w:rPr>
      </w:pPr>
    </w:p>
    <w:tbl>
      <w:tblPr>
        <w:tblStyle w:val="Grilledutableau"/>
        <w:tblW w:w="0" w:type="auto"/>
        <w:jc w:val="center"/>
        <w:tblLook w:val="04A0" w:firstRow="1" w:lastRow="0" w:firstColumn="1" w:lastColumn="0" w:noHBand="0" w:noVBand="1"/>
      </w:tblPr>
      <w:tblGrid>
        <w:gridCol w:w="3871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  <w:gridCol w:w="516"/>
      </w:tblGrid>
      <w:tr w:rsidR="00377625" w:rsidRPr="00622838" w14:paraId="68451812" w14:textId="77777777" w:rsidTr="007A7D52">
        <w:trPr>
          <w:jc w:val="center"/>
        </w:trPr>
        <w:tc>
          <w:tcPr>
            <w:tcW w:w="387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16CA10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Studies</w:t>
            </w:r>
          </w:p>
        </w:tc>
        <w:tc>
          <w:tcPr>
            <w:tcW w:w="10320" w:type="dxa"/>
            <w:gridSpan w:val="2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527AF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Criteria from the Mixed Methods Appraisal Tool</w:t>
            </w:r>
          </w:p>
        </w:tc>
      </w:tr>
      <w:tr w:rsidR="00377625" w:rsidRPr="005507B5" w14:paraId="1BEC1C52" w14:textId="77777777" w:rsidTr="007A7D52">
        <w:trPr>
          <w:jc w:val="center"/>
        </w:trPr>
        <w:tc>
          <w:tcPr>
            <w:tcW w:w="387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B9546A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E8333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1.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025EA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1.2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F564E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1.3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2C31D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1.4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816CD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1.5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3A06B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3.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208FA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3.2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34704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3.3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C3656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3.4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16CB1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3.5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79BF3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4.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A991F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4.2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51D40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4.3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3ED5F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4.4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A3805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4.5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80072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5.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9FA38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5.2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50968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5.3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ACA7B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5.4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ABFBE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5.5</w:t>
            </w:r>
          </w:p>
        </w:tc>
      </w:tr>
      <w:tr w:rsidR="00377625" w:rsidRPr="005507B5" w14:paraId="0442BA57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07473C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Bc2NoYnJlbm5lcjwvQXV0aG9y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Bc2NoYnJlbm5lcjwvQXV0aG9y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Aschbrenner et al. (2014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44B3A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AC9B8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D77B0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97DED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4BA38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CD8DA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C0BD4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2B073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BFC2E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A6267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1E5C5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C8C5B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5647D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0FB43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816E0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6710C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FAB2E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AD116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81173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65B7A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377625" w:rsidRPr="005507B5" w14:paraId="2C326190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F35215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CYXJyeTwvQXV0aG9yPjxZZWFy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CYXJyeTwvQXV0aG9yPjxZZWFy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Barry et al. (2000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A0A52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EBB0F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F1B71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0AF89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F00BB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FDD77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402A0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9A208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DF5CF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FD91D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D0F4E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4FBE7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4AF42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85986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3429D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35099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BD0D4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B3CC4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B0144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0613C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4B67A79A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D58CBC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CZWxsZWF1PC9BdXRob3I+PFll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CZWxsZWF1PC9BdXRob3I+PFll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Belleau (2007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84BD5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60C9E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2DD90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EC2AB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2FF01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1AB05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EC01D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0EDE0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68C5B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75715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8A067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27311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921C3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52197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A6D04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901D0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B6D0C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74AC3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FFF48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55AA0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3CA60D7B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95A479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aGVuZTwvQXV0aG9yPjxZZWFy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aGVuZTwvQXV0aG9yPjxZZWFy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Chene (200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D3948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F56EA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A21F2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92275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FCC89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A73BD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AF86F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D88B3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628C2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A6E09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041FA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3F5F7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3D9C8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AA305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0D893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56F13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7138E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9FDE7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27379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8BFE4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377625" w:rsidRPr="005507B5" w14:paraId="08651174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6009EA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fr-FR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aGVyYWdoaS1Tb2hpPC9BdXRo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  <w:lang w:val="fr-FR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aGVyYWdoaS1Tb2hpPC9BdXRo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  <w:lang w:val="fr-FR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fr-FR"/>
              </w:rPr>
              <w:t>Cheraghi-Sohi et al. (2013a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6934D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1E00D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1309E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70B06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2D0B9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221FA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244EC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EF530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52185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7D0DA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80F0F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AA24E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56899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E906E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BA837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51506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857A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B08B8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E5611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CA2E7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786AB916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5B458A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fr-FR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aGVyYWdoaS1Tb2hpPC9BdXRo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  <w:lang w:val="fr-FR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aGVyYWdoaS1Tb2hpPC9BdXRo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  <w:lang w:val="fr-FR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fr-FR"/>
              </w:rPr>
              <w:t>Cheraghi-Sohi et al. (2013b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87940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46A2A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DB309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E4132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BFBA8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62999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AB0E9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5AD3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68154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04E70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201E7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3E493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8AEE5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E5435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541C2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C8873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F91A2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6D590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FE56E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5906E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23AA9D0B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4B73C9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bGFya2U8L0F1dGhvcj48WWVh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bGFya2U8L0F1dGhvcj48WWVh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Clarke et al. (2014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A5A3F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90DCB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6FBD4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D4F7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9E800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A2EA7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0A4B4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F6871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A820F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06823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BF79C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AFF81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CEB0E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6465B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9E8C8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82AEC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76D80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4BAF4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8F61E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AB961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1F4727CD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5785FC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bGF2ZXI8L0F1dGhvcj48WWVh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bGF2ZXI8L0F1dGhvcj48WWVh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Claver (2011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BC105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CB430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D8301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9276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28DCC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A99F2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4B2FC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7496E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CDB2A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4A590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461E2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FFE2B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A9357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74C58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C9FDA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156EA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42B4F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2444E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7483C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F10B3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7C81A70C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CEA484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b3ZlbnRyeTwvQXV0aG9yPjxZ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Db3ZlbnRyeTwvQXV0aG9yPjxZ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Coventry et al. (2014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8A028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9056E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61BB0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5195D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EF760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90120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0FAF4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C49E8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03339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DEA2F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1F7EC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5075D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C553C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2BEC9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20E50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000F6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5B703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EC64E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E83FA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DF7B1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7D6FD61E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F27012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EYXZpczwvQXV0aG9yPjxZZWFy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EYXZpczwvQXV0aG9yPjxZZWFy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Davis et al. (2009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C22DF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6B3FB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79270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DB0A9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311A0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C0E8D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B17FE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85C90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7D8C7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81E42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19A35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9C739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0BFF3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49B44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95A11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52E4D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232B3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3D752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C5595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00A96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0CFAECEF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7626D9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HaWxsPC9BdXRob3I+PFllYXI+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HaWxsPC9BdXRob3I+PFllYXI+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Gill et al. (2014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BD26A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819E8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AA84A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B06AB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FBAD9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3FB7B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7818B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57E1A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792CC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B75EA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B610E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B2E2D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B4BD5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D0F37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19314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83BC1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D4B08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84040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9B5F1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9C4B2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71F25E99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604C4B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HbGFzc2VyPC9BdXRob3I+PFll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HbGFzc2VyPC9BdXRob3I+PFll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Glasser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5B86F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5510D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73C58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6E639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EFD95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70F87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F94A6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8CC8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BA3E5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F6628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2F97F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E6737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E7882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5FDCD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7402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54E65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149CA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CA635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53100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9B82B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580FF3C4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2415A8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IYW5zZW48L0F1dGhvcj48WWVh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IYW5zZW48L0F1dGhvcj48WWVh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Hansen et al. (2015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5FB47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9AD20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785B7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59C6E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30BB0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83C1F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B563C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C15D8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2DB92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5782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7EEEE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9FB4A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E243B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4CD24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2C690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C60CF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EBDD8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9F868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F898C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09B27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057BC794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07880E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IaWNrczwvQXV0aG9yPjxZZWFy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IaWNrczwvQXV0aG9yPjxZZWFy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Hicks and Lam (1999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FB89D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E376E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54B97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5B92E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2044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E7F16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25745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EDA2C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8A45F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AC06B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8AE55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8BFC8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630E4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66CD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2B3C4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B4D33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17302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9F463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54D9E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3983A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749F096E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A4378D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IdWRvbjwvQXV0aG9yPjxZZWFy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IdWRvbjwvQXV0aG9yPjxZZWFy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Hudon et al. (2015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F424A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2F851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12B74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0ED1E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98397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E1E92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B9F28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9A06D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04A81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B05EB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2EFB9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76603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55023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426CF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5B250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A893E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3FB3C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E0BAA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64642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63898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4F9F746F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39AC90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LYW5nb3ZpPC9BdXRob3I+PFll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LYW5nb3ZpPC9BdXRob3I+PFll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Kangovi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9DBD8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B78E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DAA9A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AB8D8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60C19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F09AF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7519D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6E3F5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803FA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16B4C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20DD6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D98B7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C8E53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0D7E2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ACEFC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77E19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16231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4CFCE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8EF1C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DE1A2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3A7952E5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42ADBA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LZWVuZTwvQXV0aG9yPjxZZWFy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LZWVuZTwvQXV0aG9yPjxZZWFy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Keene et al. (2004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0F858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822E1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2DE11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223CC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8261F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F4A84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E9A10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D2C06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2C88A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829EC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12B9D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6F92A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5A7AB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23B5F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07E67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21767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CA8A2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22A24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B7785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90B4E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33EE89A1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6DE585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LZW5uaW5nPC9BdXRob3I+PFll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LZW5uaW5nPC9BdXRob3I+PFll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Kenning et al. (2013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0B005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1938C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A46AC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A16CD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D993C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07160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E5EBF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9ACE4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E9632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8E6AD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A5D4D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E2CC9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CF953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9B7EE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6102F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BBB8D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AED44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12FFF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F25B7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AC52B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0EB9AF12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22BA3B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LdWx1c2tpPC9BdXRob3I+PFll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LdWx1c2tpPC9BdXRob3I+PFll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Kuluski et al. (2013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4F53F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55A94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4B4A7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74193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F7002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CCECF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AADC9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DDCDE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2FBA4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092C1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ECB44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CD373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CB81D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40AE3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67FB5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21715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06473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E6C15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937DC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4CC8A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67C0280A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7DEC35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YURvbm5hPC9BdXRob3I+PFll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YURvbm5hPC9BdXRob3I+PFll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LaDonna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DB563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8849B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80A62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731A9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D0907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43DFA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E703A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82C65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FF36A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E01F4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1C974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E41FE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A9126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349ED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BE5D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0CFEA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9122C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F11B2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AB19E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0DAD5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7ACEA49D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CCF960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ZXZlc3F1ZTwvQXV0aG9yPjxZ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ZXZlc3F1ZTwvQXV0aG9yPjxZ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Lévesque et al. (2010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87A76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2CDD0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271BA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5C703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48ED2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BFCE5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5B7DC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F6030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DF109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8B492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82BCD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92F26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6AF82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BF68C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38E5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1920D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0D7B2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3B211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728FC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03CCA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0C90D2EB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8E1099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b2ViPC9BdXRob3I+PFllYXI+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b2ViPC9BdXRob3I+PFllYXI+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Loeb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1F97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FB1C2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7458E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82F04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49B32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69EE4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E5F15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68FD5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CAA3F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00A2D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737B0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43977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171EA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FFC5C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527C3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73400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6C8A1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FB432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4B964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D1896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44532B2D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F83213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dWlqa3M8L0F1dGhvcj48WWVh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dWlqa3M8L0F1dGhvcj48WWVh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Luijks et al. (2012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A5DF4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73F24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23345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9BA23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AA925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BDBBC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DA5BF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082C2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92272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F43D4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DEFB1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54AEB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BEEC1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73C06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A973B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C9A2E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7A525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B52A0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19E2E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3612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6D56741F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AC298D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eWxlczwvQXV0aG9yPjxZZWFy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MeWxlczwvQXV0aG9yPjxZZWFy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Lyles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C2D5A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8B097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F6CAB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CB6F9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85255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F7200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946BB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F4DD5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DB28B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B6E35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3BF35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F34B0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9290D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CAF8D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B8680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7BC95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E888B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D1BA7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EAFC8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E5F78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7B321153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B1C74B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YyBOYW1hcmE8L0F1dGhvcj48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YyBOYW1hcmE8L0F1dGhvcj48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Mc Namara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374FC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FD573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07E0D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48E48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74F6A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26263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9456B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CF31F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BCFD9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59656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94928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C580D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ED468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B74AE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C1AA6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B22DF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9B52B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C0666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2490C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D2C73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57E0A60C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CF96C3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aXNocmE8L0F1dGhvcj48WWVh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aXNocmE8L0F1dGhvcj48WWVh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Mishra et al. (2011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D7893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B6C1D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363E6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05AAB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734DD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7E8B7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B879C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25315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E3CE1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656A1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A4079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C402C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AB346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054DE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8A302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66C3A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6BC17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E8F09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633B0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DB874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212AE9FC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4F079A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dWtoZXJqZWU8L0F1dGhvcj48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dWtoZXJqZWU8L0F1dGhvcj48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Mukherjee et al. (200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2E398B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66119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BDFD1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A415E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E93B6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97A06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F150A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B1051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1C3F8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BF176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F0DA8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FD25C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9FBD0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239F0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99393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35EDF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F7130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25F9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391DF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3F299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074740BA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5F2C83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OZWFsPC9BdXRob3I+PFllYXI+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OZWFsPC9BdXRob3I+PFllYXI+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Neal et al. (2000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3B476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2EFB8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74645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39AEC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F2CE0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D7A6A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2258E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B83FE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79239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563B8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37942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3C30C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2919F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D6DFD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57232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EBC73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473A9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A06F8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E272D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5D81B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32279062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8AC5DC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PJmFwb3M7RG9ubmVsbDwvQXV0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PJmFwb3M7RG9ubmVsbDwvQXV0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O'Donnell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D55BC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2F508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31972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805E8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B8279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D3493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AD4EE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B9A28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9DEDD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BB0DA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08903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92980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DF27E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0A76D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7E49E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E72D4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C0629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923ED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81F36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64B2A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2A1E4F72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DACAE8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fldChar w:fldCharType="begin">
                <w:fldData xml:space="preserve">PEVuZE5vdGU+PENpdGUgQXV0aG9yWWVhcj0iMSI+PEF1dGhvcj5QYXNraW5zPC9BdXRob3I+PFll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QYXNraW5zPC9BdXRob3I+PFll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Paskins et al. (2015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A6FD3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4C5BF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71667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753C4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97119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8BA45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2CF54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C9691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D1BD8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1790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6DD5B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ACC03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561B8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6AC9F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D2938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72352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6DD8D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25328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1077A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CC13B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67FEA3EA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DA7FB6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QdXRzPC9BdXRob3I+PFllYXI+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QdXRzPC9BdXRob3I+PFllYXI+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Puts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6244E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FA3F5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5BC16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1717A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F36B4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68A97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3A062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0A204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84A95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616A3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3574C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CD251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1401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81BD3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439D5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F8410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E3F11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A45AF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419EB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74055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377625" w:rsidRPr="005507B5" w14:paraId="171FD780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E32DD6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RdWlub2RvejwvQXV0aG9yPjxZ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RdWlub2RvejwvQXV0aG9yPjxZ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Quinodoz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623EC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1083C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9B8D4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87DAE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E577E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36BF4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55BEB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82793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7089F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6AC7C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7E72A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0189B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0E41B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FD22A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27AB5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E55C2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0C664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BCC19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5B3A6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DC9A7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3BCD3C09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9B096A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YWJpZWU8L0F1dGhvcj48WWVh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YWJpZWU8L0F1dGhvcj48WWVh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Rabiee (2013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C4FF0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78690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617E2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31140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DB22F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DA563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2B7EE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B08A3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B2093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192CA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D38F3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29E47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2E2E4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B12D9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2F83C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DF356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1138B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B8AA9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74DD2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554F3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53158CD1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85088D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YWU8L0F1dGhvcj48WWVhcj4y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YWU8L0F1dGhvcj48WWVhcj4y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Rae and Rees (2015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A5D68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24A41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B790B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36D93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375FE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66193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E27B6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A59E4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B6AF1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66D06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55E63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6DD4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756AC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8E3D1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CB862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E699B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A35AD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DFE84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DDE7C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11487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1EB8530C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C7FF5F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aXNvcjwvQXV0aG9yPjxZZWFy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aXNvcjwvQXV0aG9yPjxZZWFy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Risor et al. (2013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9CCA5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0C062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552B7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711C2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52705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ACA7D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AF2AE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0DFDA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C863F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B0612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8B441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C0386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402ED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51D82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DD44A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9F8C6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DA9EF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10549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8B462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0E5AA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5650818D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56A471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b2JiZW48L0F1dGhvcj48WWVh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Sb2JiZW48L0F1dGhvcj48WWVh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Robben et al. (2012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EF410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9F888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46258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1B38A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598C3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64747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D3ECD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30D8A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F3760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02ABD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87997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17712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5DAA5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5D4B3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1A3A0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30938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98875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8D2AF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B6F4A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D505E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6411D2BE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86EA1E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Y2hvZW5tYWtlcnM8L0F1dGhv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Y2hvZW5tYWtlcnM8L0F1dGhv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Schoenmakers et al. (2009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D0705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1B11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A374E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C9A36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8F8C0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FCA76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B04FE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F701A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07335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48877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8290C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FA638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CA69A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43D32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0874C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75E36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A25EE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1EC3D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4CE53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02CA2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23FC8E4B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CEB30B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b25kZXJnYWFyZDwvQXV0aG9y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b25kZXJnYWFyZDwvQXV0aG9y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Sondergaard et al. (2015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B775A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2A4F0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26AFF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384F5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48D5E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43178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EB2FC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94979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87916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E1322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4E861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7B307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FE443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8B60F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14016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85C6A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23858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C786F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912DD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98338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3EBDF683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EB9018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&lt;EndNote&gt;&lt;Cite AuthorYear="1"&gt;&lt;Author&gt;Stanners&lt;/Author&gt;&lt;Year&gt;2012&lt;/Year&gt;&lt;RecNum&gt;57&lt;/RecNum&gt;&lt;DisplayText&gt;Stanners et al. (2012)&lt;/DisplayText&gt;&lt;record&gt;&lt;rec-number&gt;57&lt;/rec-number&gt;&lt;foreign-keys&gt;&lt;key app="EN" db-id="pr2d9taacpss0fee2xmv0tvv2t2zss25xaa5" timestamp="1555259626"&gt;57&lt;/key&gt;&lt;/foreign-keys&gt;&lt;ref-type name="Journal Article"&gt;17&lt;/ref-type&gt;&lt;contributors&gt;&lt;authors&gt;&lt;author&gt;Stanners, Melinda N&lt;/author&gt;&lt;author&gt;Barton, Christopher A&lt;/author&gt;&lt;author&gt;Shakib, Sepehr&lt;/author&gt;&lt;author&gt;Winefield, Helen R&lt;/author&gt;&lt;/authors&gt;&lt;/contributors&gt;&lt;titles&gt;&lt;title&gt;A qualitative investigation of the impact of multimorbidity on GP diagnosis and treatment of depression in Australia&lt;/title&gt;&lt;secondary-title&gt;Aging &amp;amp; mental health&lt;/secondary-title&gt;&lt;/titles&gt;&lt;periodical&gt;&lt;full-title&gt;Aging &amp;amp; Mental Health&lt;/full-title&gt;&lt;abbr-1&gt;Aging Ment. Health&lt;/abbr-1&gt;&lt;abbr-2&gt;Aging Ment Health&lt;/abbr-2&gt;&lt;/periodical&gt;&lt;pages&gt;1058-1064&lt;/pages&gt;&lt;volume&gt;16&lt;/volume&gt;&lt;number&gt;8&lt;/number&gt;&lt;dates&gt;&lt;year&gt;2012&lt;/year&gt;&lt;/dates&gt;&lt;isbn&gt;1360-7863&lt;/isbn&gt;&lt;urls&gt;&lt;/urls&gt;&lt;custom1&gt;*&lt;/custom1&gt;&lt;/record&gt;&lt;/Cite&gt;&lt;/EndNote&gt;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Stanners et al. (2012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039FB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1315C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368AF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7F121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E67BD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2A8FE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DF306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502AE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A605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9FD36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7F28A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46AA7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075CD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829A3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6353E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976F0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8C629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B0553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C2D91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0EBEE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75E4FABC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A6D696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dG9rZXM8L0F1dGhvcj48WWVh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dG9rZXM8L0F1dGhvcj48WWVh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Stokes et al. (2017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82E78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F9C26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A3830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E71B7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16196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D91E1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654A5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E2367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4F351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B3808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55AF9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3E7F8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AE92E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46078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9C741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1E048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A059A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9D294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44493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B918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4B9EE95B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73FF2C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dW1tZXJlbjwvQXV0aG9yPjxZ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dW1tZXJlbjwvQXV0aG9yPjxZ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Summeren et al. (2016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11250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C5987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76E5C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A916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893BF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CD5B6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374F0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DEF77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C84DB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5B771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F4C45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1CF14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6223E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08950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4A499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F719F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AB5A2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AEE3C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6475E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0BCC0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</w:tr>
      <w:tr w:rsidR="00377625" w:rsidRPr="005507B5" w14:paraId="4C036A79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6B2678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d2VkYmVyZzwvQXV0aG9yPjxZ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Td2VkYmVyZzwvQXV0aG9yPjxZ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Swedberg et al. (2012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AF9E5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5A33C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81B19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8796B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AE040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CA18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2DD25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EA6D8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79AB4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AD136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CDEE8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45373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64285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6BCED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EB146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7993E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2B9D0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349B9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40EB1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87639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676C8580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1871A9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UaGVtZXNzbC1IdWJlcjwvQXV0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UaGVtZXNzbC1IdWJlcjwvQXV0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Themessl-Huber et al. (2007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CD21B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93EBC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C84FB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A7CC7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5BE40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47782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D9059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B8967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17C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B9348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20707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86534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35956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B226C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86725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DD497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5886F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3D992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2A341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1CD03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6B70427C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4A7031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&lt;EndNote&gt;&lt;Cite AuthorYear="1"&gt;&lt;Author&gt;Wells&lt;/Author&gt;&lt;Year&gt;2011&lt;/Year&gt;&lt;RecNum&gt;62&lt;/RecNum&gt;&lt;DisplayText&gt;Wells et al. (2011)&lt;/DisplayText&gt;&lt;record&gt;&lt;rec-number&gt;62&lt;/rec-number&gt;&lt;foreign-keys&gt;&lt;key app="EN" db-id="pr2d9taacpss0fee2xmv0tvv2t2zss25xaa5" timestamp="1555259626"&gt;62&lt;/key&gt;&lt;/foreign-keys&gt;&lt;ref-type name="Journal Article"&gt;17&lt;/ref-type&gt;&lt;contributors&gt;&lt;authors&gt;&lt;author&gt;Wells, A. A.&lt;/author&gt;&lt;author&gt;Palinkas, L. A.&lt;/author&gt;&lt;author&gt;Qiu, X.&lt;/author&gt;&lt;author&gt;Ell, K.&lt;/author&gt;&lt;/authors&gt;&lt;/contributors&gt;&lt;auth-address&gt;Wells,Anjanette A. George Warren Brown School of Social Work, Washington University, St Louis, MO, USA.&lt;/auth-address&gt;&lt;titles&gt;&lt;title&gt;Cancer patients&amp;apos; perspectives on discontinuing depression treatment: the &amp;quot;drop out&amp;quot; phenomenon&lt;/title&gt;&lt;secondary-title&gt;Patient preference &amp;amp; adherence&lt;/secondary-title&gt;&lt;alt-title&gt;Patient Prefer Adherence&lt;/alt-title&gt;&lt;/titles&gt;&lt;periodical&gt;&lt;full-title&gt;Patient preference &amp;amp; adherence&lt;/full-title&gt;&lt;abbr-1&gt;Patient Prefer Adher&lt;/abbr-1&gt;&lt;/periodical&gt;&lt;pages&gt;465-70&lt;/pages&gt;&lt;volume&gt;5&lt;/volume&gt;&lt;dates&gt;&lt;year&gt;2011&lt;/year&gt;&lt;/dates&gt;&lt;isbn&gt;1177-889X&lt;/isbn&gt;&lt;accession-num&gt;22003283&lt;/accession-num&gt;&lt;label&gt;22003283&lt;/label&gt;&lt;urls&gt;&lt;related-urls&gt;&lt;url&gt;http://ovidsp.ovid.com/ovidweb.cgi?T=JS&amp;amp;CSC=Y&amp;amp;NEWS=N&amp;amp;PAGE=fulltext&amp;amp;D=prem&amp;amp;AN=22003283&lt;/url&gt;&lt;url&gt;http://mcgill.on.worldcat.org/atoztitles/link?sid=OVID:medline&amp;amp;id=pmid:22003283&amp;amp;id=doi:10.2147%2FPPA.S24544&amp;amp;issn=1177-889X&amp;amp;isbn=&amp;amp;volume=5&amp;amp;issue=&amp;amp;spage=465&amp;amp;pages=465-70&amp;amp;date=2011&amp;amp;title=Patient+preference+%26+adherence&amp;amp;atitle=Cancer+patients%27+perspectives+on+discontinuing+depression+treatment%3A+the+%22drop+out%22+phenomenon.&amp;amp;aulast=Wells&lt;/url&gt;&lt;/related-urls&gt;&lt;/urls&gt;&lt;custom1&gt;*&lt;/custom1&gt;&lt;custom2&gt;PMC3191922&lt;/custom2&gt;&lt;electronic-resource-num&gt;http://dx.doi.org/10.2147/PPA.S24544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Wells et al. (2011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BEE8D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F715D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0D802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F9D74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C45C1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0DB90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7FC66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EBA2E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D656D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CD0E9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B5134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B0E6D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9425A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75ABB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499E3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468A4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3497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9C101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228DB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A357E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42AC1E22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B37BC4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XcmVkZTwvQXV0aG9yPjxZZWFy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XcmVkZTwvQXV0aG9yPjxZZWFy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Wrede et al. (2013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9FFDA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D19A6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1DFD0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80963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90F76F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53203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08CDC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CC252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BA811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F832F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C80A1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38F95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C158C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781859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4AD57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EB11F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1DEAC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C3D1D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561C3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86490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546EA6CD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0CC59B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ZYW5nPC9BdXRob3I+PFllYXI+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ZYW5nPC9BdXRob3I+PFllYXI+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Yang et al. (2010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05C18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DEE37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C90A4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9BE23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41459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16CEB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058F1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500156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5003E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B28F9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3B18B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3069F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5F07A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B42A3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C4567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3544C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9C7FA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DAF39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BF458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DB91A0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  <w:tr w:rsidR="00377625" w:rsidRPr="005507B5" w14:paraId="30C1F8B6" w14:textId="77777777" w:rsidTr="007A7D52">
        <w:trPr>
          <w:jc w:val="center"/>
        </w:trPr>
        <w:tc>
          <w:tcPr>
            <w:tcW w:w="38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01F418" w14:textId="77777777" w:rsidR="00377625" w:rsidRPr="005507B5" w:rsidRDefault="00377625" w:rsidP="007A7D52">
            <w:pPr>
              <w:jc w:val="both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adWxtYW48L0F1dGhvcj48WWVh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adWxtYW48L0F1dGhvcj48WWVh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</w:fldData>
              </w:fldCha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Pr="005507B5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Zulman et al. (2015)</w:t>
            </w: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FE0C98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35EED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17D2B1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FAB96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A85E5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  <w:r w:rsidRPr="005507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3918D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7A97A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19515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53393F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C80545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7F0AAD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C943D3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3BB93C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3E2CDB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4BA34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C3ACD7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CA89FA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1BF572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A3BDAE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  <w:tc>
          <w:tcPr>
            <w:tcW w:w="5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B07694" w14:textId="77777777" w:rsidR="00377625" w:rsidRPr="005507B5" w:rsidRDefault="00377625" w:rsidP="007A7D5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CA"/>
              </w:rPr>
            </w:pPr>
          </w:p>
        </w:tc>
      </w:tr>
    </w:tbl>
    <w:p w14:paraId="1C6F3C28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CA"/>
        </w:rPr>
      </w:pP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0 = criterion not met or cannot tell; 1 = criterion met</w:t>
      </w:r>
    </w:p>
    <w:p w14:paraId="72637C6E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6DA9871D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MMAT Criteria (</w:t>
      </w:r>
      <w:hyperlink r:id="rId8" w:history="1">
        <w:r w:rsidRPr="005507B5">
          <w:rPr>
            <w:rFonts w:ascii="Times New Roman" w:eastAsia="Calibri" w:hAnsi="Times New Roman" w:cs="Times New Roman"/>
            <w:color w:val="0000FF"/>
            <w:sz w:val="20"/>
            <w:szCs w:val="20"/>
            <w:u w:val="single"/>
            <w:lang w:val="en-US"/>
          </w:rPr>
          <w:t>mixedmethodsappraisaltoolpublic/MMAT-2018-criteria-and-manual.pdf</w:t>
        </w:r>
      </w:hyperlink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)</w:t>
      </w:r>
    </w:p>
    <w:p w14:paraId="1BB146D1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</w:p>
    <w:p w14:paraId="7AF68D53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r w:rsidRPr="005507B5">
        <w:rPr>
          <w:rFonts w:ascii="Times New Roman" w:eastAsia="Calibri" w:hAnsi="Times New Roman" w:cs="Times New Roman"/>
          <w:i/>
          <w:sz w:val="20"/>
          <w:szCs w:val="20"/>
          <w:lang w:val="en-US"/>
        </w:rPr>
        <w:t>1. Qualitative research or qualitative component of a mixed methods study:</w:t>
      </w:r>
    </w:p>
    <w:p w14:paraId="5F989B57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1.1. Is the qualitative approach appropriate to answer the research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question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1.2. Are the qualitative data collection methods adequate to address the research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question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1.3. Are the findings adequately derived from the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data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1.4. Is the interpretation of results sufficiently substantiated by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data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1.5. Is there coherence between qualitative data sources, collection,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analysis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and interpretation?</w:t>
      </w: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ab/>
      </w:r>
    </w:p>
    <w:p w14:paraId="7C8C51E9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</w:p>
    <w:p w14:paraId="2E2F5AC5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r w:rsidRPr="005507B5">
        <w:rPr>
          <w:rFonts w:ascii="Times New Roman" w:eastAsia="Calibri" w:hAnsi="Times New Roman" w:cs="Times New Roman"/>
          <w:i/>
          <w:sz w:val="20"/>
          <w:szCs w:val="20"/>
          <w:lang w:val="en-US"/>
        </w:rPr>
        <w:t>3. Quantitative non-randomized study (NRS) or NRS component of a mixed methods study:</w:t>
      </w:r>
    </w:p>
    <w:p w14:paraId="69BA0C9C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3.1. Are the participants representative of the target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population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3.2. Are measurements appropriate regarding both the outcome and intervention (or exposure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)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3.3. Are there complete outcome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data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3.4. Are the confounders accounted for in the design and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analysis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3.5. During the study period, is the intervention administered (or exposure occurred) as intended?</w:t>
      </w: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ab/>
      </w:r>
    </w:p>
    <w:p w14:paraId="21829CBB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2AC38687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4.</w:t>
      </w:r>
      <w:r w:rsidRPr="005507B5">
        <w:rPr>
          <w:rFonts w:ascii="Times New Roman" w:eastAsia="Calibri" w:hAnsi="Times New Roman" w:cs="Times New Roman"/>
          <w:i/>
          <w:sz w:val="20"/>
          <w:szCs w:val="20"/>
          <w:lang w:val="en-US"/>
        </w:rPr>
        <w:t xml:space="preserve"> Quantitative descriptive study or corresponding component of a mixed methods study:</w:t>
      </w:r>
    </w:p>
    <w:p w14:paraId="2A0CC5A8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4.1. Is the sampling strategy relevant to address the research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question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4.2. Is the sample representative of the target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population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4.3. Are the measurements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appropriate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4.4. Is the risk of nonresponse bias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low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4.5. Is the statistical analysis appropriate to answer the research question?</w:t>
      </w:r>
    </w:p>
    <w:p w14:paraId="470784FD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</w:p>
    <w:p w14:paraId="0685B847" w14:textId="77777777" w:rsidR="00377625" w:rsidRPr="005507B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i/>
          <w:sz w:val="20"/>
          <w:szCs w:val="20"/>
          <w:lang w:val="en-US"/>
        </w:rPr>
      </w:pPr>
      <w:r w:rsidRPr="005507B5">
        <w:rPr>
          <w:rFonts w:ascii="Times New Roman" w:eastAsia="Calibri" w:hAnsi="Times New Roman" w:cs="Times New Roman"/>
          <w:i/>
          <w:sz w:val="20"/>
          <w:szCs w:val="20"/>
          <w:lang w:val="en-US"/>
        </w:rPr>
        <w:t>5. Mixed methods study:</w:t>
      </w:r>
    </w:p>
    <w:p w14:paraId="52FB3184" w14:textId="77777777" w:rsidR="00377625" w:rsidRDefault="00377625" w:rsidP="00377625">
      <w:pPr>
        <w:widowControl w:val="0"/>
        <w:spacing w:after="0" w:line="240" w:lineRule="auto"/>
        <w:jc w:val="both"/>
        <w:rPr>
          <w:rFonts w:ascii="Times New Roman" w:eastAsia="Calibri" w:hAnsi="Times New Roman" w:cs="Times New Roman"/>
          <w:sz w:val="20"/>
          <w:szCs w:val="20"/>
          <w:lang w:val="en-US"/>
        </w:rPr>
      </w:pP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lastRenderedPageBreak/>
        <w:t xml:space="preserve">5.1. Is there an adequate rationale for using a mixed methods design to address the research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question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5.2. Are the different components of the study effectively integrated to answer the research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question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5.3. Are the outputs of the integration of qualitative and quantitative components adequately </w:t>
      </w:r>
      <w:proofErr w:type="gramStart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>interpreted?;</w:t>
      </w:r>
      <w:proofErr w:type="gramEnd"/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 xml:space="preserve"> 5.4. Are divergences and inconsistencies between quantitative and qualitative results adequately addressed?</w:t>
      </w:r>
      <w:r w:rsidRPr="005507B5">
        <w:rPr>
          <w:rFonts w:ascii="Times New Roman" w:eastAsia="Calibri" w:hAnsi="Times New Roman" w:cs="Times New Roman"/>
          <w:sz w:val="20"/>
          <w:szCs w:val="20"/>
          <w:lang w:val="en-US"/>
        </w:rPr>
        <w:tab/>
        <w:t>; 5.5. Do the different components of the study adhere to the quality criteria of each tradition of the methods involved?</w:t>
      </w:r>
    </w:p>
    <w:p w14:paraId="09A777DD" w14:textId="77777777" w:rsidR="00377625" w:rsidRPr="00640305" w:rsidRDefault="00377625" w:rsidP="00377625">
      <w:pPr>
        <w:rPr>
          <w:lang w:val="en-CA"/>
        </w:rPr>
      </w:pPr>
    </w:p>
    <w:p w14:paraId="78AE03C4" w14:textId="77777777" w:rsidR="00377625" w:rsidRPr="00640305" w:rsidRDefault="00377625" w:rsidP="00377625">
      <w:pPr>
        <w:rPr>
          <w:lang w:val="en-CA"/>
        </w:rPr>
      </w:pPr>
    </w:p>
    <w:bookmarkEnd w:id="1"/>
    <w:bookmarkEnd w:id="2"/>
    <w:p w14:paraId="05B31426" w14:textId="3D972546" w:rsidR="00640305" w:rsidRPr="00377625" w:rsidRDefault="00640305" w:rsidP="00377625">
      <w:pPr>
        <w:rPr>
          <w:lang w:val="en-CA"/>
        </w:rPr>
      </w:pPr>
    </w:p>
    <w:sectPr w:rsidR="00640305" w:rsidRPr="00377625" w:rsidSect="005507B5">
      <w:pgSz w:w="16838" w:h="11906" w:orient="landscape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F4BC80" w14:textId="77777777" w:rsidR="008976B2" w:rsidRDefault="008976B2" w:rsidP="003D65D1">
      <w:pPr>
        <w:spacing w:after="0" w:line="240" w:lineRule="auto"/>
      </w:pPr>
      <w:r>
        <w:separator/>
      </w:r>
    </w:p>
  </w:endnote>
  <w:endnote w:type="continuationSeparator" w:id="0">
    <w:p w14:paraId="29DA9F8A" w14:textId="77777777" w:rsidR="008976B2" w:rsidRDefault="008976B2" w:rsidP="003D65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C29125C" w14:textId="77777777" w:rsidR="008976B2" w:rsidRDefault="008976B2" w:rsidP="003D65D1">
      <w:pPr>
        <w:spacing w:after="0" w:line="240" w:lineRule="auto"/>
      </w:pPr>
      <w:r>
        <w:separator/>
      </w:r>
    </w:p>
  </w:footnote>
  <w:footnote w:type="continuationSeparator" w:id="0">
    <w:p w14:paraId="17DD8E4B" w14:textId="77777777" w:rsidR="008976B2" w:rsidRDefault="008976B2" w:rsidP="003D65D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E340D2"/>
    <w:multiLevelType w:val="hybridMultilevel"/>
    <w:tmpl w:val="9F7E36B4"/>
    <w:lvl w:ilvl="0" w:tplc="4838FDF0">
      <w:start w:val="1"/>
      <w:numFmt w:val="decimal"/>
      <w:lvlText w:val="%1."/>
      <w:lvlJc w:val="left"/>
      <w:pPr>
        <w:ind w:left="720" w:hanging="360"/>
      </w:pPr>
      <w:rPr>
        <w:rFonts w:eastAsiaTheme="minorHAnsi" w:cstheme="minorBidi" w:hint="default"/>
        <w:b w:val="0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C71D20"/>
    <w:multiLevelType w:val="hybridMultilevel"/>
    <w:tmpl w:val="FBEE797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A90840"/>
    <w:multiLevelType w:val="hybridMultilevel"/>
    <w:tmpl w:val="6AB404F8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647146D"/>
    <w:multiLevelType w:val="hybridMultilevel"/>
    <w:tmpl w:val="D8BE90F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CA5191"/>
    <w:multiLevelType w:val="hybridMultilevel"/>
    <w:tmpl w:val="CD34EBA4"/>
    <w:lvl w:ilvl="0" w:tplc="0C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2527880"/>
    <w:multiLevelType w:val="hybridMultilevel"/>
    <w:tmpl w:val="BA82BBBE"/>
    <w:lvl w:ilvl="0" w:tplc="2D4C4698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5CE356E"/>
    <w:multiLevelType w:val="hybridMultilevel"/>
    <w:tmpl w:val="17D8209A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1C1A4812"/>
    <w:multiLevelType w:val="hybridMultilevel"/>
    <w:tmpl w:val="23D4EE8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70328B"/>
    <w:multiLevelType w:val="multilevel"/>
    <w:tmpl w:val="81F07D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1224F97"/>
    <w:multiLevelType w:val="hybridMultilevel"/>
    <w:tmpl w:val="2B84F4C0"/>
    <w:lvl w:ilvl="0" w:tplc="1DB6472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DA01B96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3AE082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DFEF04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A9241A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2AC37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3528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982D8D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EC00DA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43444E1F"/>
    <w:multiLevelType w:val="hybridMultilevel"/>
    <w:tmpl w:val="619CF87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85230C9"/>
    <w:multiLevelType w:val="hybridMultilevel"/>
    <w:tmpl w:val="99C21258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AAA2EE6"/>
    <w:multiLevelType w:val="singleLevel"/>
    <w:tmpl w:val="B010F3A0"/>
    <w:lvl w:ilvl="0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  <w:rPr>
        <w:rFonts w:ascii="Calibri" w:eastAsia="Calibri" w:hAnsi="Calibri" w:hint="default"/>
        <w:b w:val="0"/>
        <w:i w:val="0"/>
        <w:strike w:val="0"/>
        <w:color w:val="212121"/>
        <w:position w:val="0"/>
        <w:sz w:val="20"/>
        <w:u w:val="none"/>
        <w:shd w:val="clear" w:color="auto" w:fill="auto"/>
      </w:rPr>
    </w:lvl>
  </w:abstractNum>
  <w:num w:numId="1">
    <w:abstractNumId w:val="10"/>
  </w:num>
  <w:num w:numId="2">
    <w:abstractNumId w:val="5"/>
  </w:num>
  <w:num w:numId="3">
    <w:abstractNumId w:val="12"/>
  </w:num>
  <w:num w:numId="4">
    <w:abstractNumId w:val="0"/>
  </w:num>
  <w:num w:numId="5">
    <w:abstractNumId w:val="8"/>
  </w:num>
  <w:num w:numId="6">
    <w:abstractNumId w:val="4"/>
  </w:num>
  <w:num w:numId="7">
    <w:abstractNumId w:val="9"/>
  </w:num>
  <w:num w:numId="8">
    <w:abstractNumId w:val="11"/>
  </w:num>
  <w:num w:numId="9">
    <w:abstractNumId w:val="6"/>
  </w:num>
  <w:num w:numId="10">
    <w:abstractNumId w:val="2"/>
  </w:num>
  <w:num w:numId="11">
    <w:abstractNumId w:val="3"/>
  </w:num>
  <w:num w:numId="12">
    <w:abstractNumId w:val="7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Social Science and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2d9taacpss0fee2xmv0tvv2t2zss25xaa5&quot;&gt;+PCCN-all-refs_20201110 Asterix&lt;record-ids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/record-ids&gt;&lt;/item&gt;&lt;/Libraries&gt;"/>
  </w:docVars>
  <w:rsids>
    <w:rsidRoot w:val="00EE60B0"/>
    <w:rsid w:val="000129D6"/>
    <w:rsid w:val="00020235"/>
    <w:rsid w:val="00021F99"/>
    <w:rsid w:val="00022B16"/>
    <w:rsid w:val="000410B0"/>
    <w:rsid w:val="00052227"/>
    <w:rsid w:val="00064DDA"/>
    <w:rsid w:val="000724F6"/>
    <w:rsid w:val="000746DA"/>
    <w:rsid w:val="00077B6E"/>
    <w:rsid w:val="0008572D"/>
    <w:rsid w:val="000A2ED1"/>
    <w:rsid w:val="000B6950"/>
    <w:rsid w:val="000D27EB"/>
    <w:rsid w:val="000F1AC8"/>
    <w:rsid w:val="00100B7F"/>
    <w:rsid w:val="001127C5"/>
    <w:rsid w:val="0012047B"/>
    <w:rsid w:val="00120A71"/>
    <w:rsid w:val="00132046"/>
    <w:rsid w:val="00170809"/>
    <w:rsid w:val="001732B4"/>
    <w:rsid w:val="00190A14"/>
    <w:rsid w:val="001947B3"/>
    <w:rsid w:val="001A4432"/>
    <w:rsid w:val="001A4648"/>
    <w:rsid w:val="001A69A7"/>
    <w:rsid w:val="001B09B0"/>
    <w:rsid w:val="001B28C2"/>
    <w:rsid w:val="001B30D0"/>
    <w:rsid w:val="001C4D82"/>
    <w:rsid w:val="001C5554"/>
    <w:rsid w:val="001D464C"/>
    <w:rsid w:val="001D4694"/>
    <w:rsid w:val="001E1296"/>
    <w:rsid w:val="001F3757"/>
    <w:rsid w:val="00203BE1"/>
    <w:rsid w:val="0020413D"/>
    <w:rsid w:val="00211A6A"/>
    <w:rsid w:val="00217DF6"/>
    <w:rsid w:val="0022074D"/>
    <w:rsid w:val="002258FD"/>
    <w:rsid w:val="00241612"/>
    <w:rsid w:val="00243DDA"/>
    <w:rsid w:val="002449B4"/>
    <w:rsid w:val="00250535"/>
    <w:rsid w:val="0025706A"/>
    <w:rsid w:val="00287072"/>
    <w:rsid w:val="0029022B"/>
    <w:rsid w:val="002A36A8"/>
    <w:rsid w:val="002A6A9D"/>
    <w:rsid w:val="002A72DE"/>
    <w:rsid w:val="002C2CCF"/>
    <w:rsid w:val="002C602D"/>
    <w:rsid w:val="002D1BBE"/>
    <w:rsid w:val="002D26E3"/>
    <w:rsid w:val="002E09C5"/>
    <w:rsid w:val="002E29DE"/>
    <w:rsid w:val="002F0E69"/>
    <w:rsid w:val="003342E1"/>
    <w:rsid w:val="00341085"/>
    <w:rsid w:val="0034184A"/>
    <w:rsid w:val="003457D2"/>
    <w:rsid w:val="003477A6"/>
    <w:rsid w:val="0035694F"/>
    <w:rsid w:val="003600B0"/>
    <w:rsid w:val="00363D76"/>
    <w:rsid w:val="00372DD8"/>
    <w:rsid w:val="003731C0"/>
    <w:rsid w:val="00377625"/>
    <w:rsid w:val="00385B16"/>
    <w:rsid w:val="003869F9"/>
    <w:rsid w:val="003A0ADA"/>
    <w:rsid w:val="003A51A2"/>
    <w:rsid w:val="003B2FAA"/>
    <w:rsid w:val="003C1095"/>
    <w:rsid w:val="003D65D1"/>
    <w:rsid w:val="0040765E"/>
    <w:rsid w:val="00425138"/>
    <w:rsid w:val="00425226"/>
    <w:rsid w:val="00427FF6"/>
    <w:rsid w:val="00444FA6"/>
    <w:rsid w:val="004522C5"/>
    <w:rsid w:val="004535E5"/>
    <w:rsid w:val="004636A4"/>
    <w:rsid w:val="004A28AC"/>
    <w:rsid w:val="004C097C"/>
    <w:rsid w:val="004D1437"/>
    <w:rsid w:val="004D767F"/>
    <w:rsid w:val="004E7D8E"/>
    <w:rsid w:val="004F634F"/>
    <w:rsid w:val="004F7E63"/>
    <w:rsid w:val="005002E7"/>
    <w:rsid w:val="00500D05"/>
    <w:rsid w:val="005033E6"/>
    <w:rsid w:val="005368E0"/>
    <w:rsid w:val="0054242D"/>
    <w:rsid w:val="00544F3E"/>
    <w:rsid w:val="00547D01"/>
    <w:rsid w:val="005507B5"/>
    <w:rsid w:val="005528CC"/>
    <w:rsid w:val="00554820"/>
    <w:rsid w:val="00556BCA"/>
    <w:rsid w:val="00580331"/>
    <w:rsid w:val="005819E8"/>
    <w:rsid w:val="005864F9"/>
    <w:rsid w:val="00587EDD"/>
    <w:rsid w:val="005A253A"/>
    <w:rsid w:val="005B099B"/>
    <w:rsid w:val="005B62D7"/>
    <w:rsid w:val="005C146C"/>
    <w:rsid w:val="005C4343"/>
    <w:rsid w:val="005D383D"/>
    <w:rsid w:val="005D431E"/>
    <w:rsid w:val="005F4E74"/>
    <w:rsid w:val="006033A3"/>
    <w:rsid w:val="00606E44"/>
    <w:rsid w:val="00622838"/>
    <w:rsid w:val="006333B5"/>
    <w:rsid w:val="0063769D"/>
    <w:rsid w:val="00640305"/>
    <w:rsid w:val="0064037B"/>
    <w:rsid w:val="006471B3"/>
    <w:rsid w:val="00655080"/>
    <w:rsid w:val="00672D19"/>
    <w:rsid w:val="00686B46"/>
    <w:rsid w:val="006930CA"/>
    <w:rsid w:val="006A76A8"/>
    <w:rsid w:val="006B05E0"/>
    <w:rsid w:val="006C431B"/>
    <w:rsid w:val="006D51B3"/>
    <w:rsid w:val="006F2827"/>
    <w:rsid w:val="006F75DB"/>
    <w:rsid w:val="00716DBF"/>
    <w:rsid w:val="007216AF"/>
    <w:rsid w:val="007261CA"/>
    <w:rsid w:val="00727E38"/>
    <w:rsid w:val="00731191"/>
    <w:rsid w:val="0074779F"/>
    <w:rsid w:val="00755BA3"/>
    <w:rsid w:val="00763DD1"/>
    <w:rsid w:val="00791E3E"/>
    <w:rsid w:val="007A373C"/>
    <w:rsid w:val="007A4A6F"/>
    <w:rsid w:val="007D381E"/>
    <w:rsid w:val="007F76CD"/>
    <w:rsid w:val="00803079"/>
    <w:rsid w:val="008069CD"/>
    <w:rsid w:val="008234FF"/>
    <w:rsid w:val="008354F9"/>
    <w:rsid w:val="008407CC"/>
    <w:rsid w:val="00853204"/>
    <w:rsid w:val="00854F82"/>
    <w:rsid w:val="008751B9"/>
    <w:rsid w:val="008976B2"/>
    <w:rsid w:val="008A18A0"/>
    <w:rsid w:val="008A7DDB"/>
    <w:rsid w:val="008B57CA"/>
    <w:rsid w:val="008C1F95"/>
    <w:rsid w:val="008C2D65"/>
    <w:rsid w:val="008C5660"/>
    <w:rsid w:val="008D170C"/>
    <w:rsid w:val="008D78BA"/>
    <w:rsid w:val="008E1770"/>
    <w:rsid w:val="008E2CD4"/>
    <w:rsid w:val="008F07C4"/>
    <w:rsid w:val="008F5962"/>
    <w:rsid w:val="00900A1B"/>
    <w:rsid w:val="00930C2A"/>
    <w:rsid w:val="00934630"/>
    <w:rsid w:val="009347B2"/>
    <w:rsid w:val="00937CE5"/>
    <w:rsid w:val="00940805"/>
    <w:rsid w:val="0096752F"/>
    <w:rsid w:val="009732BA"/>
    <w:rsid w:val="009A7809"/>
    <w:rsid w:val="009C66AA"/>
    <w:rsid w:val="009F0734"/>
    <w:rsid w:val="00A15D59"/>
    <w:rsid w:val="00A212DE"/>
    <w:rsid w:val="00A22DAC"/>
    <w:rsid w:val="00A34FD9"/>
    <w:rsid w:val="00A369B5"/>
    <w:rsid w:val="00A464CB"/>
    <w:rsid w:val="00A77759"/>
    <w:rsid w:val="00A82D88"/>
    <w:rsid w:val="00A879D2"/>
    <w:rsid w:val="00A9135B"/>
    <w:rsid w:val="00AA17AC"/>
    <w:rsid w:val="00AA311C"/>
    <w:rsid w:val="00AD1DD3"/>
    <w:rsid w:val="00AD4C59"/>
    <w:rsid w:val="00AE038A"/>
    <w:rsid w:val="00AE52A6"/>
    <w:rsid w:val="00AF7599"/>
    <w:rsid w:val="00B15D53"/>
    <w:rsid w:val="00B15FAB"/>
    <w:rsid w:val="00B236D0"/>
    <w:rsid w:val="00B24777"/>
    <w:rsid w:val="00B26F81"/>
    <w:rsid w:val="00B372DD"/>
    <w:rsid w:val="00B50DC3"/>
    <w:rsid w:val="00B67E49"/>
    <w:rsid w:val="00B714AD"/>
    <w:rsid w:val="00B83159"/>
    <w:rsid w:val="00B93F53"/>
    <w:rsid w:val="00BA04A3"/>
    <w:rsid w:val="00BA6323"/>
    <w:rsid w:val="00BB4AE7"/>
    <w:rsid w:val="00BC3587"/>
    <w:rsid w:val="00BD2E09"/>
    <w:rsid w:val="00BD3591"/>
    <w:rsid w:val="00BD485B"/>
    <w:rsid w:val="00C20139"/>
    <w:rsid w:val="00C405B1"/>
    <w:rsid w:val="00C66D3D"/>
    <w:rsid w:val="00C70DD7"/>
    <w:rsid w:val="00C73850"/>
    <w:rsid w:val="00C92FFF"/>
    <w:rsid w:val="00CA35F2"/>
    <w:rsid w:val="00CA6783"/>
    <w:rsid w:val="00CC7C4C"/>
    <w:rsid w:val="00CD6F0D"/>
    <w:rsid w:val="00CF14D0"/>
    <w:rsid w:val="00D051EE"/>
    <w:rsid w:val="00D076CA"/>
    <w:rsid w:val="00D17D60"/>
    <w:rsid w:val="00D20C8D"/>
    <w:rsid w:val="00D21C62"/>
    <w:rsid w:val="00D37495"/>
    <w:rsid w:val="00D5462D"/>
    <w:rsid w:val="00D54AE5"/>
    <w:rsid w:val="00D57D8C"/>
    <w:rsid w:val="00D71F32"/>
    <w:rsid w:val="00D76D14"/>
    <w:rsid w:val="00D77788"/>
    <w:rsid w:val="00D7786D"/>
    <w:rsid w:val="00D82D4F"/>
    <w:rsid w:val="00D932B5"/>
    <w:rsid w:val="00DB212B"/>
    <w:rsid w:val="00DC0772"/>
    <w:rsid w:val="00DC27BF"/>
    <w:rsid w:val="00DC30F4"/>
    <w:rsid w:val="00DC44A2"/>
    <w:rsid w:val="00DD24FC"/>
    <w:rsid w:val="00DD360C"/>
    <w:rsid w:val="00DD605A"/>
    <w:rsid w:val="00DE5109"/>
    <w:rsid w:val="00DF5637"/>
    <w:rsid w:val="00E37CF5"/>
    <w:rsid w:val="00E5466E"/>
    <w:rsid w:val="00E575C2"/>
    <w:rsid w:val="00E73073"/>
    <w:rsid w:val="00E776B3"/>
    <w:rsid w:val="00EA5D76"/>
    <w:rsid w:val="00EC4CBD"/>
    <w:rsid w:val="00ED3357"/>
    <w:rsid w:val="00ED6358"/>
    <w:rsid w:val="00ED7697"/>
    <w:rsid w:val="00EE00D7"/>
    <w:rsid w:val="00EE60B0"/>
    <w:rsid w:val="00EE7E71"/>
    <w:rsid w:val="00EF02C6"/>
    <w:rsid w:val="00EF262E"/>
    <w:rsid w:val="00F1010A"/>
    <w:rsid w:val="00F12A43"/>
    <w:rsid w:val="00F14933"/>
    <w:rsid w:val="00F20CCF"/>
    <w:rsid w:val="00F2234E"/>
    <w:rsid w:val="00F22982"/>
    <w:rsid w:val="00F3457B"/>
    <w:rsid w:val="00F36ECD"/>
    <w:rsid w:val="00F4433D"/>
    <w:rsid w:val="00F57EE9"/>
    <w:rsid w:val="00F72041"/>
    <w:rsid w:val="00FA10BB"/>
    <w:rsid w:val="00FA5451"/>
    <w:rsid w:val="00FC3D4F"/>
    <w:rsid w:val="00FD4A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834824"/>
  <w15:docId w15:val="{73BCDE82-B8B6-4712-B7AA-72DCE5F78D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itre1">
    <w:name w:val="heading 1"/>
    <w:basedOn w:val="Normal"/>
    <w:link w:val="Titre1Car"/>
    <w:uiPriority w:val="9"/>
    <w:qFormat/>
    <w:rsid w:val="00EE60B0"/>
    <w:pPr>
      <w:widowControl w:val="0"/>
      <w:spacing w:after="0" w:line="240" w:lineRule="auto"/>
      <w:jc w:val="both"/>
      <w:outlineLvl w:val="0"/>
    </w:pPr>
    <w:rPr>
      <w:rFonts w:ascii="Arial" w:eastAsia="Arial" w:hAnsi="Arial"/>
      <w:b/>
      <w:bCs/>
      <w:sz w:val="24"/>
      <w:szCs w:val="24"/>
      <w:lang w:val="en-US"/>
    </w:rPr>
  </w:style>
  <w:style w:type="paragraph" w:styleId="Titre2">
    <w:name w:val="heading 2"/>
    <w:basedOn w:val="Normal"/>
    <w:link w:val="Titre2Car"/>
    <w:uiPriority w:val="9"/>
    <w:qFormat/>
    <w:rsid w:val="00EE60B0"/>
    <w:pPr>
      <w:widowControl w:val="0"/>
      <w:spacing w:after="0" w:line="240" w:lineRule="auto"/>
      <w:jc w:val="both"/>
      <w:outlineLvl w:val="1"/>
    </w:pPr>
    <w:rPr>
      <w:rFonts w:ascii="Times New Roman" w:eastAsia="Arial" w:hAnsi="Times New Roman"/>
      <w:b/>
      <w:bCs/>
      <w:sz w:val="24"/>
      <w:szCs w:val="20"/>
      <w:lang w:val="en-US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EE60B0"/>
    <w:pPr>
      <w:keepNext/>
      <w:keepLines/>
      <w:spacing w:before="200" w:after="0"/>
      <w:outlineLvl w:val="2"/>
    </w:pPr>
    <w:rPr>
      <w:rFonts w:ascii="Times New Roman" w:eastAsia="Times New Roman" w:hAnsi="Times New Roman" w:cs="Times New Roman"/>
      <w:b/>
      <w:bCs/>
      <w:i/>
      <w:sz w:val="24"/>
      <w:szCs w:val="24"/>
      <w:lang w:eastAsia="fr-FR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EE60B0"/>
    <w:pPr>
      <w:keepNext/>
      <w:keepLines/>
      <w:spacing w:before="200" w:after="0"/>
      <w:outlineLvl w:val="3"/>
    </w:pPr>
    <w:rPr>
      <w:rFonts w:ascii="Cambria" w:eastAsia="Times New Roman" w:hAnsi="Cambria" w:cs="Times New Roman"/>
      <w:b/>
      <w:bCs/>
      <w:i/>
      <w:iCs/>
      <w:color w:val="4F81BD"/>
    </w:rPr>
  </w:style>
  <w:style w:type="paragraph" w:styleId="Titre5">
    <w:name w:val="heading 5"/>
    <w:basedOn w:val="Normal"/>
    <w:next w:val="Normal"/>
    <w:link w:val="Titre5Car"/>
    <w:uiPriority w:val="9"/>
    <w:unhideWhenUsed/>
    <w:qFormat/>
    <w:rsid w:val="00EE60B0"/>
    <w:pPr>
      <w:keepNext/>
      <w:keepLines/>
      <w:spacing w:before="200" w:after="0"/>
      <w:outlineLvl w:val="4"/>
    </w:pPr>
    <w:rPr>
      <w:rFonts w:ascii="Cambria" w:eastAsia="Times New Roman" w:hAnsi="Cambria" w:cs="Times New Roman"/>
      <w:color w:val="243F60"/>
      <w:sz w:val="24"/>
      <w:szCs w:val="24"/>
      <w:lang w:eastAsia="fr-FR"/>
    </w:rPr>
  </w:style>
  <w:style w:type="paragraph" w:styleId="Titre6">
    <w:name w:val="heading 6"/>
    <w:basedOn w:val="Normal"/>
    <w:next w:val="Normal"/>
    <w:link w:val="Titre6Car"/>
    <w:uiPriority w:val="9"/>
    <w:unhideWhenUsed/>
    <w:qFormat/>
    <w:rsid w:val="00EE60B0"/>
    <w:pPr>
      <w:keepNext/>
      <w:keepLines/>
      <w:spacing w:before="200" w:after="0"/>
      <w:outlineLvl w:val="5"/>
    </w:pPr>
    <w:rPr>
      <w:rFonts w:ascii="Cambria" w:eastAsia="Times New Roman" w:hAnsi="Cambria" w:cs="Times New Roman"/>
      <w:color w:val="243F60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EE60B0"/>
    <w:pPr>
      <w:keepNext/>
      <w:keepLines/>
      <w:widowControl w:val="0"/>
      <w:spacing w:before="200" w:after="0" w:line="240" w:lineRule="auto"/>
      <w:jc w:val="both"/>
      <w:outlineLvl w:val="6"/>
    </w:pPr>
    <w:rPr>
      <w:rFonts w:ascii="Cambria" w:eastAsia="Times New Roman" w:hAnsi="Cambria" w:cs="Times New Roman"/>
      <w:i/>
      <w:iCs/>
      <w:color w:val="404040"/>
      <w:sz w:val="24"/>
      <w:szCs w:val="24"/>
      <w:lang w:val="en-US"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EE60B0"/>
    <w:rPr>
      <w:rFonts w:ascii="Arial" w:eastAsia="Arial" w:hAnsi="Arial"/>
      <w:b/>
      <w:bCs/>
      <w:sz w:val="24"/>
      <w:szCs w:val="24"/>
      <w:lang w:val="en-US"/>
    </w:rPr>
  </w:style>
  <w:style w:type="character" w:customStyle="1" w:styleId="Titre2Car">
    <w:name w:val="Titre 2 Car"/>
    <w:basedOn w:val="Policepardfaut"/>
    <w:link w:val="Titre2"/>
    <w:uiPriority w:val="9"/>
    <w:rsid w:val="00EE60B0"/>
    <w:rPr>
      <w:rFonts w:ascii="Times New Roman" w:eastAsia="Arial" w:hAnsi="Times New Roman"/>
      <w:b/>
      <w:bCs/>
      <w:sz w:val="24"/>
      <w:szCs w:val="20"/>
      <w:lang w:val="en-US"/>
    </w:rPr>
  </w:style>
  <w:style w:type="paragraph" w:customStyle="1" w:styleId="Titre31">
    <w:name w:val="Titre 31"/>
    <w:basedOn w:val="Normal"/>
    <w:next w:val="Normal"/>
    <w:uiPriority w:val="9"/>
    <w:unhideWhenUsed/>
    <w:qFormat/>
    <w:rsid w:val="00EE60B0"/>
    <w:pPr>
      <w:keepNext/>
      <w:keepLines/>
      <w:spacing w:after="0" w:line="240" w:lineRule="auto"/>
      <w:jc w:val="both"/>
      <w:outlineLvl w:val="2"/>
    </w:pPr>
    <w:rPr>
      <w:rFonts w:ascii="Times New Roman" w:eastAsia="Times New Roman" w:hAnsi="Times New Roman" w:cs="Times New Roman"/>
      <w:b/>
      <w:bCs/>
      <w:i/>
      <w:sz w:val="24"/>
      <w:szCs w:val="24"/>
      <w:lang w:eastAsia="fr-FR"/>
    </w:rPr>
  </w:style>
  <w:style w:type="paragraph" w:customStyle="1" w:styleId="Titre41">
    <w:name w:val="Titre 41"/>
    <w:basedOn w:val="Normal"/>
    <w:next w:val="Normal"/>
    <w:uiPriority w:val="9"/>
    <w:unhideWhenUsed/>
    <w:qFormat/>
    <w:rsid w:val="00EE60B0"/>
    <w:pPr>
      <w:keepNext/>
      <w:keepLines/>
      <w:widowControl w:val="0"/>
      <w:spacing w:before="200" w:after="0" w:line="240" w:lineRule="auto"/>
      <w:jc w:val="both"/>
      <w:outlineLvl w:val="3"/>
    </w:pPr>
    <w:rPr>
      <w:rFonts w:ascii="Cambria" w:eastAsia="Times New Roman" w:hAnsi="Cambria" w:cs="Times New Roman"/>
      <w:b/>
      <w:bCs/>
      <w:i/>
      <w:iCs/>
      <w:color w:val="4F81BD"/>
      <w:sz w:val="24"/>
      <w:lang w:val="en-US"/>
    </w:rPr>
  </w:style>
  <w:style w:type="paragraph" w:customStyle="1" w:styleId="Titre51">
    <w:name w:val="Titre 51"/>
    <w:basedOn w:val="Normal"/>
    <w:next w:val="Normal"/>
    <w:uiPriority w:val="9"/>
    <w:unhideWhenUsed/>
    <w:qFormat/>
    <w:rsid w:val="00EE60B0"/>
    <w:pPr>
      <w:keepNext/>
      <w:keepLines/>
      <w:spacing w:before="200" w:after="0" w:line="240" w:lineRule="auto"/>
      <w:outlineLvl w:val="4"/>
    </w:pPr>
    <w:rPr>
      <w:rFonts w:ascii="Cambria" w:eastAsia="Times New Roman" w:hAnsi="Cambria" w:cs="Times New Roman"/>
      <w:color w:val="243F60"/>
      <w:sz w:val="24"/>
      <w:szCs w:val="24"/>
      <w:lang w:eastAsia="fr-FR"/>
    </w:rPr>
  </w:style>
  <w:style w:type="paragraph" w:customStyle="1" w:styleId="Titre61">
    <w:name w:val="Titre 61"/>
    <w:basedOn w:val="Normal"/>
    <w:next w:val="Normal"/>
    <w:uiPriority w:val="9"/>
    <w:unhideWhenUsed/>
    <w:qFormat/>
    <w:rsid w:val="00EE60B0"/>
    <w:pPr>
      <w:keepNext/>
      <w:keepLines/>
      <w:widowControl w:val="0"/>
      <w:spacing w:before="40" w:after="0" w:line="240" w:lineRule="auto"/>
      <w:jc w:val="both"/>
      <w:outlineLvl w:val="5"/>
    </w:pPr>
    <w:rPr>
      <w:rFonts w:ascii="Cambria" w:eastAsia="Times New Roman" w:hAnsi="Cambria" w:cs="Times New Roman"/>
      <w:color w:val="243F60"/>
      <w:sz w:val="24"/>
      <w:lang w:val="en-US"/>
    </w:rPr>
  </w:style>
  <w:style w:type="character" w:customStyle="1" w:styleId="Titre7Car">
    <w:name w:val="Titre 7 Car"/>
    <w:basedOn w:val="Policepardfaut"/>
    <w:link w:val="Titre7"/>
    <w:uiPriority w:val="9"/>
    <w:rsid w:val="00EE60B0"/>
    <w:rPr>
      <w:rFonts w:ascii="Cambria" w:eastAsia="Times New Roman" w:hAnsi="Cambria" w:cs="Times New Roman"/>
      <w:i/>
      <w:iCs/>
      <w:color w:val="404040"/>
      <w:sz w:val="24"/>
      <w:szCs w:val="24"/>
      <w:lang w:val="en-US" w:eastAsia="fr-FR"/>
    </w:rPr>
  </w:style>
  <w:style w:type="numbering" w:customStyle="1" w:styleId="Aucuneliste1">
    <w:name w:val="Aucune liste1"/>
    <w:next w:val="Aucuneliste"/>
    <w:uiPriority w:val="99"/>
    <w:semiHidden/>
    <w:unhideWhenUsed/>
    <w:rsid w:val="00EE60B0"/>
  </w:style>
  <w:style w:type="paragraph" w:styleId="Corpsdetexte">
    <w:name w:val="Body Text"/>
    <w:basedOn w:val="Normal"/>
    <w:link w:val="CorpsdetexteCar"/>
    <w:uiPriority w:val="1"/>
    <w:qFormat/>
    <w:rsid w:val="00EE60B0"/>
    <w:pPr>
      <w:widowControl w:val="0"/>
      <w:spacing w:after="0" w:line="240" w:lineRule="auto"/>
      <w:ind w:left="110"/>
      <w:jc w:val="both"/>
    </w:pPr>
    <w:rPr>
      <w:rFonts w:ascii="Times New Roman" w:eastAsia="Times New Roman" w:hAnsi="Times New Roman"/>
      <w:sz w:val="20"/>
      <w:szCs w:val="20"/>
      <w:lang w:val="en-US"/>
    </w:rPr>
  </w:style>
  <w:style w:type="character" w:customStyle="1" w:styleId="CorpsdetexteCar">
    <w:name w:val="Corps de texte Car"/>
    <w:basedOn w:val="Policepardfaut"/>
    <w:link w:val="Corpsdetexte"/>
    <w:uiPriority w:val="1"/>
    <w:rsid w:val="00EE60B0"/>
    <w:rPr>
      <w:rFonts w:ascii="Times New Roman" w:eastAsia="Times New Roman" w:hAnsi="Times New Roman"/>
      <w:sz w:val="20"/>
      <w:szCs w:val="20"/>
      <w:lang w:val="en-US"/>
    </w:rPr>
  </w:style>
  <w:style w:type="paragraph" w:styleId="Paragraphedeliste">
    <w:name w:val="List Paragraph"/>
    <w:basedOn w:val="Normal"/>
    <w:uiPriority w:val="34"/>
    <w:qFormat/>
    <w:rsid w:val="00EE60B0"/>
    <w:pPr>
      <w:widowControl w:val="0"/>
      <w:spacing w:after="0" w:line="240" w:lineRule="auto"/>
      <w:jc w:val="both"/>
    </w:pPr>
    <w:rPr>
      <w:rFonts w:ascii="Times New Roman" w:hAnsi="Times New Roman"/>
      <w:sz w:val="24"/>
      <w:lang w:val="en-US"/>
    </w:rPr>
  </w:style>
  <w:style w:type="paragraph" w:customStyle="1" w:styleId="TableParagraph">
    <w:name w:val="Table Paragraph"/>
    <w:basedOn w:val="Normal"/>
    <w:uiPriority w:val="1"/>
    <w:qFormat/>
    <w:rsid w:val="00EE60B0"/>
    <w:pPr>
      <w:widowControl w:val="0"/>
      <w:spacing w:after="0" w:line="240" w:lineRule="auto"/>
      <w:jc w:val="both"/>
    </w:pPr>
    <w:rPr>
      <w:rFonts w:ascii="Times New Roman" w:hAnsi="Times New Roman"/>
      <w:sz w:val="24"/>
      <w:lang w:val="en-US"/>
    </w:rPr>
  </w:style>
  <w:style w:type="character" w:customStyle="1" w:styleId="Lienhypertexte1">
    <w:name w:val="Lien hypertexte1"/>
    <w:basedOn w:val="Policepardfaut"/>
    <w:uiPriority w:val="99"/>
    <w:unhideWhenUsed/>
    <w:rsid w:val="00EE60B0"/>
    <w:rPr>
      <w:color w:val="0000FF"/>
      <w:u w:val="single"/>
    </w:rPr>
  </w:style>
  <w:style w:type="paragraph" w:styleId="Sansinterligne">
    <w:name w:val="No Spacing"/>
    <w:uiPriority w:val="1"/>
    <w:qFormat/>
    <w:rsid w:val="00EE60B0"/>
    <w:pPr>
      <w:widowControl w:val="0"/>
      <w:spacing w:after="0" w:line="240" w:lineRule="auto"/>
    </w:pPr>
    <w:rPr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EE60B0"/>
    <w:pPr>
      <w:widowControl w:val="0"/>
      <w:tabs>
        <w:tab w:val="center" w:pos="4680"/>
        <w:tab w:val="right" w:pos="9360"/>
      </w:tabs>
      <w:spacing w:after="0" w:line="240" w:lineRule="auto"/>
      <w:jc w:val="both"/>
    </w:pPr>
    <w:rPr>
      <w:rFonts w:ascii="Times New Roman" w:hAnsi="Times New Roman"/>
      <w:sz w:val="24"/>
      <w:lang w:val="en-US"/>
    </w:rPr>
  </w:style>
  <w:style w:type="character" w:customStyle="1" w:styleId="PieddepageCar">
    <w:name w:val="Pied de page Car"/>
    <w:basedOn w:val="Policepardfaut"/>
    <w:link w:val="Pieddepage"/>
    <w:uiPriority w:val="99"/>
    <w:rsid w:val="00EE60B0"/>
    <w:rPr>
      <w:rFonts w:ascii="Times New Roman" w:hAnsi="Times New Roman"/>
      <w:sz w:val="24"/>
      <w:lang w:val="en-US"/>
    </w:rPr>
  </w:style>
  <w:style w:type="paragraph" w:styleId="En-tte">
    <w:name w:val="header"/>
    <w:basedOn w:val="Normal"/>
    <w:link w:val="En-tteCar"/>
    <w:uiPriority w:val="99"/>
    <w:unhideWhenUsed/>
    <w:rsid w:val="00EE60B0"/>
    <w:pPr>
      <w:widowControl w:val="0"/>
      <w:tabs>
        <w:tab w:val="center" w:pos="4680"/>
        <w:tab w:val="right" w:pos="9360"/>
      </w:tabs>
      <w:spacing w:after="0" w:line="240" w:lineRule="auto"/>
      <w:jc w:val="both"/>
    </w:pPr>
    <w:rPr>
      <w:rFonts w:ascii="Times New Roman" w:hAnsi="Times New Roman"/>
      <w:sz w:val="24"/>
      <w:lang w:val="en-US"/>
    </w:rPr>
  </w:style>
  <w:style w:type="character" w:customStyle="1" w:styleId="En-tteCar">
    <w:name w:val="En-tête Car"/>
    <w:basedOn w:val="Policepardfaut"/>
    <w:link w:val="En-tte"/>
    <w:uiPriority w:val="99"/>
    <w:rsid w:val="00EE60B0"/>
    <w:rPr>
      <w:rFonts w:ascii="Times New Roman" w:hAnsi="Times New Roman"/>
      <w:sz w:val="24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EE60B0"/>
    <w:pPr>
      <w:widowControl w:val="0"/>
      <w:spacing w:after="0" w:line="240" w:lineRule="auto"/>
      <w:jc w:val="both"/>
    </w:pPr>
    <w:rPr>
      <w:rFonts w:ascii="Tahoma" w:hAnsi="Tahoma" w:cs="Tahoma"/>
      <w:sz w:val="16"/>
      <w:szCs w:val="16"/>
      <w:lang w:val="en-US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EE60B0"/>
    <w:rPr>
      <w:rFonts w:ascii="Tahoma" w:hAnsi="Tahoma" w:cs="Tahoma"/>
      <w:sz w:val="16"/>
      <w:szCs w:val="16"/>
      <w:lang w:val="en-US"/>
    </w:rPr>
  </w:style>
  <w:style w:type="character" w:styleId="Marquedecommentaire">
    <w:name w:val="annotation reference"/>
    <w:basedOn w:val="Policepardfaut"/>
    <w:uiPriority w:val="99"/>
    <w:unhideWhenUsed/>
    <w:rsid w:val="00EE60B0"/>
    <w:rPr>
      <w:sz w:val="16"/>
      <w:szCs w:val="16"/>
    </w:rPr>
  </w:style>
  <w:style w:type="paragraph" w:styleId="Commentaire">
    <w:name w:val="annotation text"/>
    <w:basedOn w:val="Normal"/>
    <w:link w:val="CommentaireCar"/>
    <w:unhideWhenUsed/>
    <w:rsid w:val="00EE60B0"/>
    <w:pPr>
      <w:spacing w:after="160" w:line="240" w:lineRule="auto"/>
      <w:jc w:val="both"/>
    </w:pPr>
    <w:rPr>
      <w:rFonts w:ascii="Times New Roman" w:hAnsi="Times New Roman"/>
      <w:sz w:val="20"/>
      <w:szCs w:val="20"/>
      <w:lang w:val="en-CA"/>
    </w:rPr>
  </w:style>
  <w:style w:type="character" w:customStyle="1" w:styleId="CommentaireCar">
    <w:name w:val="Commentaire Car"/>
    <w:basedOn w:val="Policepardfaut"/>
    <w:link w:val="Commentaire"/>
    <w:rsid w:val="00EE60B0"/>
    <w:rPr>
      <w:rFonts w:ascii="Times New Roman" w:hAnsi="Times New Roman"/>
      <w:sz w:val="20"/>
      <w:szCs w:val="20"/>
      <w:lang w:val="en-CA"/>
    </w:rPr>
  </w:style>
  <w:style w:type="paragraph" w:customStyle="1" w:styleId="EndNoteBibliography">
    <w:name w:val="EndNote Bibliography"/>
    <w:basedOn w:val="Normal"/>
    <w:link w:val="EndNoteBibliographyCar"/>
    <w:rsid w:val="00EE60B0"/>
    <w:pPr>
      <w:spacing w:after="160"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EE60B0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unhideWhenUsed/>
    <w:rsid w:val="00EE60B0"/>
    <w:pPr>
      <w:spacing w:after="0" w:line="240" w:lineRule="auto"/>
      <w:jc w:val="both"/>
    </w:pPr>
    <w:rPr>
      <w:rFonts w:ascii="Times New Roman" w:hAnsi="Times New Roman" w:cs="Times New Roman"/>
      <w:sz w:val="24"/>
      <w:szCs w:val="24"/>
      <w:lang w:val="fr-CA" w:eastAsia="fr-CA"/>
    </w:rPr>
  </w:style>
  <w:style w:type="table" w:styleId="Grilledutableau">
    <w:name w:val="Table Grid"/>
    <w:basedOn w:val="TableauNormal"/>
    <w:uiPriority w:val="59"/>
    <w:rsid w:val="00EE60B0"/>
    <w:pPr>
      <w:widowControl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EE60B0"/>
    <w:pPr>
      <w:widowControl w:val="0"/>
      <w:spacing w:after="0"/>
    </w:pPr>
    <w:rPr>
      <w:b/>
      <w:bCs/>
      <w:lang w:val="en-US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EE60B0"/>
    <w:rPr>
      <w:rFonts w:ascii="Times New Roman" w:hAnsi="Times New Roman"/>
      <w:b/>
      <w:bCs/>
      <w:sz w:val="20"/>
      <w:szCs w:val="20"/>
      <w:lang w:val="en-US"/>
    </w:rPr>
  </w:style>
  <w:style w:type="character" w:customStyle="1" w:styleId="Lienhypertextesuivivisit1">
    <w:name w:val="Lien hypertexte suivi visité1"/>
    <w:basedOn w:val="Policepardfaut"/>
    <w:uiPriority w:val="99"/>
    <w:semiHidden/>
    <w:unhideWhenUsed/>
    <w:rsid w:val="00EE60B0"/>
    <w:rPr>
      <w:color w:val="800080"/>
      <w:u w:val="single"/>
    </w:rPr>
  </w:style>
  <w:style w:type="character" w:styleId="Appelnotedebasdep">
    <w:name w:val="footnote reference"/>
    <w:basedOn w:val="Policepardfaut"/>
    <w:unhideWhenUsed/>
    <w:rsid w:val="00EE60B0"/>
    <w:rPr>
      <w:vertAlign w:val="superscript"/>
    </w:rPr>
  </w:style>
  <w:style w:type="paragraph" w:styleId="Rvision">
    <w:name w:val="Revision"/>
    <w:hidden/>
    <w:uiPriority w:val="99"/>
    <w:semiHidden/>
    <w:rsid w:val="00EE60B0"/>
    <w:pPr>
      <w:spacing w:after="0" w:line="240" w:lineRule="auto"/>
    </w:pPr>
    <w:rPr>
      <w:lang w:val="en-US"/>
    </w:rPr>
  </w:style>
  <w:style w:type="paragraph" w:customStyle="1" w:styleId="Normal0">
    <w:name w:val="[Normal]"/>
    <w:rsid w:val="00EE60B0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sz w:val="24"/>
      <w:szCs w:val="24"/>
    </w:rPr>
  </w:style>
  <w:style w:type="character" w:customStyle="1" w:styleId="pel">
    <w:name w:val="_pe_l"/>
    <w:basedOn w:val="Policepardfaut"/>
    <w:rsid w:val="00EE60B0"/>
  </w:style>
  <w:style w:type="character" w:customStyle="1" w:styleId="bidi">
    <w:name w:val="bidi"/>
    <w:basedOn w:val="Policepardfaut"/>
    <w:rsid w:val="00EE60B0"/>
  </w:style>
  <w:style w:type="character" w:customStyle="1" w:styleId="rpl1">
    <w:name w:val="_rp_l1"/>
    <w:basedOn w:val="Policepardfaut"/>
    <w:rsid w:val="00EE60B0"/>
  </w:style>
  <w:style w:type="character" w:customStyle="1" w:styleId="rpv1">
    <w:name w:val="_rp_v1"/>
    <w:basedOn w:val="Policepardfaut"/>
    <w:rsid w:val="00EE60B0"/>
  </w:style>
  <w:style w:type="paragraph" w:customStyle="1" w:styleId="font7">
    <w:name w:val="font_7"/>
    <w:basedOn w:val="Normal"/>
    <w:rsid w:val="00EE60B0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color23">
    <w:name w:val="color_23"/>
    <w:basedOn w:val="Policepardfaut"/>
    <w:rsid w:val="00EE60B0"/>
  </w:style>
  <w:style w:type="character" w:customStyle="1" w:styleId="color19">
    <w:name w:val="color_19"/>
    <w:basedOn w:val="Policepardfaut"/>
    <w:rsid w:val="00EE60B0"/>
  </w:style>
  <w:style w:type="paragraph" w:customStyle="1" w:styleId="font8">
    <w:name w:val="font_8"/>
    <w:basedOn w:val="Normal"/>
    <w:rsid w:val="00EE60B0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Titre6Car">
    <w:name w:val="Titre 6 Car"/>
    <w:basedOn w:val="Policepardfaut"/>
    <w:link w:val="Titre6"/>
    <w:uiPriority w:val="9"/>
    <w:rsid w:val="00EE60B0"/>
    <w:rPr>
      <w:rFonts w:ascii="Cambria" w:eastAsia="Times New Roman" w:hAnsi="Cambria" w:cs="Times New Roman"/>
      <w:color w:val="243F60"/>
    </w:rPr>
  </w:style>
  <w:style w:type="character" w:customStyle="1" w:styleId="article-page">
    <w:name w:val="article-page"/>
    <w:basedOn w:val="Policepardfaut"/>
    <w:rsid w:val="00EE60B0"/>
  </w:style>
  <w:style w:type="character" w:customStyle="1" w:styleId="author">
    <w:name w:val="author"/>
    <w:basedOn w:val="Policepardfaut"/>
    <w:rsid w:val="00EE60B0"/>
  </w:style>
  <w:style w:type="character" w:customStyle="1" w:styleId="mw-headline">
    <w:name w:val="mw-headline"/>
    <w:basedOn w:val="Policepardfaut"/>
    <w:rsid w:val="00EE60B0"/>
  </w:style>
  <w:style w:type="character" w:customStyle="1" w:styleId="mw-editsection">
    <w:name w:val="mw-editsection"/>
    <w:basedOn w:val="Policepardfaut"/>
    <w:rsid w:val="00EE60B0"/>
  </w:style>
  <w:style w:type="character" w:customStyle="1" w:styleId="mw-editsection-bracket">
    <w:name w:val="mw-editsection-bracket"/>
    <w:basedOn w:val="Policepardfaut"/>
    <w:rsid w:val="00EE60B0"/>
  </w:style>
  <w:style w:type="character" w:customStyle="1" w:styleId="highlight">
    <w:name w:val="highlight"/>
    <w:basedOn w:val="Policepardfaut"/>
    <w:rsid w:val="00EE60B0"/>
  </w:style>
  <w:style w:type="paragraph" w:customStyle="1" w:styleId="meshdsscopenote">
    <w:name w:val="mesh_ds_scope_note"/>
    <w:basedOn w:val="Normal"/>
    <w:rsid w:val="00EE60B0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fr-CA" w:eastAsia="fr-CA"/>
    </w:rPr>
  </w:style>
  <w:style w:type="paragraph" w:customStyle="1" w:styleId="meshyearintroduced">
    <w:name w:val="mesh_year_introduced"/>
    <w:basedOn w:val="Normal"/>
    <w:rsid w:val="00EE60B0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fr-CA" w:eastAsia="fr-CA"/>
    </w:rPr>
  </w:style>
  <w:style w:type="character" w:customStyle="1" w:styleId="cit-source">
    <w:name w:val="cit-source"/>
    <w:basedOn w:val="Policepardfaut"/>
    <w:rsid w:val="00EE60B0"/>
  </w:style>
  <w:style w:type="character" w:customStyle="1" w:styleId="Titre4Car">
    <w:name w:val="Titre 4 Car"/>
    <w:basedOn w:val="Policepardfaut"/>
    <w:link w:val="Titre4"/>
    <w:uiPriority w:val="9"/>
    <w:rsid w:val="00EE60B0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frontelement">
    <w:name w:val="frontelement"/>
    <w:basedOn w:val="Policepardfaut"/>
    <w:rsid w:val="00EE60B0"/>
  </w:style>
  <w:style w:type="character" w:customStyle="1" w:styleId="current-selection">
    <w:name w:val="current-selection"/>
    <w:basedOn w:val="Policepardfaut"/>
    <w:rsid w:val="00EE60B0"/>
  </w:style>
  <w:style w:type="character" w:customStyle="1" w:styleId="search-result">
    <w:name w:val="search-result"/>
    <w:basedOn w:val="Policepardfaut"/>
    <w:rsid w:val="00EE60B0"/>
  </w:style>
  <w:style w:type="paragraph" w:customStyle="1" w:styleId="Default">
    <w:name w:val="Default"/>
    <w:rsid w:val="00EE60B0"/>
    <w:pPr>
      <w:autoSpaceDE w:val="0"/>
      <w:autoSpaceDN w:val="0"/>
      <w:adjustRightInd w:val="0"/>
      <w:spacing w:after="0" w:line="240" w:lineRule="auto"/>
    </w:pPr>
    <w:rPr>
      <w:rFonts w:ascii="TimesNewRomanPS" w:hAnsi="TimesNewRomanPS" w:cs="TimesNewRomanPS"/>
      <w:color w:val="000000"/>
      <w:sz w:val="24"/>
      <w:szCs w:val="24"/>
      <w:lang w:val="fr-CA"/>
    </w:rPr>
  </w:style>
  <w:style w:type="paragraph" w:customStyle="1" w:styleId="Pa11">
    <w:name w:val="Pa11"/>
    <w:basedOn w:val="Default"/>
    <w:next w:val="Default"/>
    <w:uiPriority w:val="99"/>
    <w:rsid w:val="00EE60B0"/>
    <w:pPr>
      <w:spacing w:line="181" w:lineRule="atLeast"/>
    </w:pPr>
    <w:rPr>
      <w:rFonts w:cs="Times New Roman"/>
      <w:color w:val="auto"/>
    </w:rPr>
  </w:style>
  <w:style w:type="paragraph" w:customStyle="1" w:styleId="xl70">
    <w:name w:val="xl70"/>
    <w:basedOn w:val="Normal"/>
    <w:rsid w:val="00EE60B0"/>
    <w:pPr>
      <w:shd w:val="clear" w:color="000000" w:fill="FFFFFF"/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i/>
      <w:iCs/>
      <w:sz w:val="20"/>
      <w:szCs w:val="20"/>
      <w:lang w:eastAsia="fr-FR"/>
    </w:rPr>
  </w:style>
  <w:style w:type="character" w:customStyle="1" w:styleId="Titre3Car">
    <w:name w:val="Titre 3 Car"/>
    <w:basedOn w:val="Policepardfaut"/>
    <w:link w:val="Titre3"/>
    <w:uiPriority w:val="9"/>
    <w:rsid w:val="00EE60B0"/>
    <w:rPr>
      <w:rFonts w:ascii="Times New Roman" w:eastAsia="Times New Roman" w:hAnsi="Times New Roman" w:cs="Times New Roman"/>
      <w:b/>
      <w:bCs/>
      <w:i/>
      <w:sz w:val="24"/>
      <w:szCs w:val="24"/>
      <w:lang w:val="fr-FR" w:eastAsia="fr-FR"/>
    </w:rPr>
  </w:style>
  <w:style w:type="character" w:customStyle="1" w:styleId="hvr">
    <w:name w:val="hvr"/>
    <w:basedOn w:val="Policepardfaut"/>
    <w:rsid w:val="00EE60B0"/>
  </w:style>
  <w:style w:type="table" w:customStyle="1" w:styleId="Grilledutableau1">
    <w:name w:val="Grille du tableau1"/>
    <w:basedOn w:val="TableauNormal"/>
    <w:next w:val="Grilledutableau"/>
    <w:uiPriority w:val="59"/>
    <w:rsid w:val="00EE60B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re5Car">
    <w:name w:val="Titre 5 Car"/>
    <w:basedOn w:val="Policepardfaut"/>
    <w:link w:val="Titre5"/>
    <w:uiPriority w:val="9"/>
    <w:rsid w:val="00EE60B0"/>
    <w:rPr>
      <w:rFonts w:ascii="Cambria" w:eastAsia="Times New Roman" w:hAnsi="Cambria" w:cs="Times New Roman"/>
      <w:color w:val="243F60"/>
      <w:sz w:val="24"/>
      <w:szCs w:val="24"/>
      <w:lang w:val="fr-FR" w:eastAsia="fr-FR"/>
    </w:rPr>
  </w:style>
  <w:style w:type="paragraph" w:customStyle="1" w:styleId="EndNoteBibliographyTitle">
    <w:name w:val="EndNote Bibliography Title"/>
    <w:basedOn w:val="Normal"/>
    <w:link w:val="EndNoteBibliographyTitleChar"/>
    <w:rsid w:val="00EE60B0"/>
    <w:pPr>
      <w:widowControl w:val="0"/>
      <w:spacing w:after="0" w:line="240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Policepardfaut"/>
    <w:link w:val="EndNoteBibliographyTitle"/>
    <w:rsid w:val="00EE60B0"/>
    <w:rPr>
      <w:rFonts w:ascii="Calibri" w:hAnsi="Calibri" w:cs="Calibri"/>
      <w:noProof/>
      <w:lang w:val="en-US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EE60B0"/>
    <w:pPr>
      <w:widowControl w:val="0"/>
      <w:spacing w:after="0" w:line="240" w:lineRule="auto"/>
      <w:jc w:val="both"/>
    </w:pPr>
    <w:rPr>
      <w:rFonts w:ascii="Times New Roman" w:hAnsi="Times New Roman"/>
      <w:sz w:val="20"/>
      <w:szCs w:val="20"/>
      <w:lang w:val="en-US"/>
    </w:rPr>
  </w:style>
  <w:style w:type="character" w:customStyle="1" w:styleId="NotedebasdepageCar">
    <w:name w:val="Note de bas de page Car"/>
    <w:basedOn w:val="Policepardfaut"/>
    <w:link w:val="Notedebasdepage"/>
    <w:semiHidden/>
    <w:rsid w:val="00EE60B0"/>
    <w:rPr>
      <w:rFonts w:ascii="Times New Roman" w:hAnsi="Times New Roman"/>
      <w:sz w:val="20"/>
      <w:szCs w:val="20"/>
      <w:lang w:val="en-US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EE60B0"/>
    <w:pPr>
      <w:widowControl w:val="0"/>
      <w:spacing w:after="0" w:line="240" w:lineRule="auto"/>
      <w:jc w:val="both"/>
    </w:pPr>
    <w:rPr>
      <w:rFonts w:ascii="Consolas" w:hAnsi="Consolas"/>
      <w:sz w:val="20"/>
      <w:szCs w:val="20"/>
      <w:lang w:val="en-US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EE60B0"/>
    <w:rPr>
      <w:rFonts w:ascii="Consolas" w:hAnsi="Consolas"/>
      <w:sz w:val="20"/>
      <w:szCs w:val="20"/>
      <w:lang w:val="en-US"/>
    </w:rPr>
  </w:style>
  <w:style w:type="paragraph" w:customStyle="1" w:styleId="Titre71">
    <w:name w:val="Titre 71"/>
    <w:basedOn w:val="Normal"/>
    <w:next w:val="Normal"/>
    <w:uiPriority w:val="9"/>
    <w:unhideWhenUsed/>
    <w:qFormat/>
    <w:rsid w:val="00EE60B0"/>
    <w:pPr>
      <w:keepNext/>
      <w:keepLines/>
      <w:spacing w:before="200" w:after="0" w:line="240" w:lineRule="auto"/>
      <w:outlineLvl w:val="6"/>
    </w:pPr>
    <w:rPr>
      <w:rFonts w:ascii="Cambria" w:eastAsia="Times New Roman" w:hAnsi="Cambria" w:cs="Times New Roman"/>
      <w:i/>
      <w:iCs/>
      <w:color w:val="404040"/>
      <w:sz w:val="24"/>
      <w:szCs w:val="24"/>
      <w:lang w:eastAsia="fr-FR"/>
    </w:rPr>
  </w:style>
  <w:style w:type="numbering" w:customStyle="1" w:styleId="Aucuneliste11">
    <w:name w:val="Aucune liste11"/>
    <w:next w:val="Aucuneliste"/>
    <w:uiPriority w:val="99"/>
    <w:semiHidden/>
    <w:unhideWhenUsed/>
    <w:rsid w:val="00EE60B0"/>
  </w:style>
  <w:style w:type="numbering" w:customStyle="1" w:styleId="Aucuneliste111">
    <w:name w:val="Aucune liste111"/>
    <w:next w:val="Aucuneliste"/>
    <w:uiPriority w:val="99"/>
    <w:semiHidden/>
    <w:unhideWhenUsed/>
    <w:rsid w:val="00EE60B0"/>
  </w:style>
  <w:style w:type="paragraph" w:customStyle="1" w:styleId="xl65">
    <w:name w:val="xl65"/>
    <w:basedOn w:val="Normal"/>
    <w:rsid w:val="00EE60B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66">
    <w:name w:val="xl66"/>
    <w:basedOn w:val="Normal"/>
    <w:rsid w:val="00EE60B0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fr-FR"/>
    </w:rPr>
  </w:style>
  <w:style w:type="paragraph" w:customStyle="1" w:styleId="xl67">
    <w:name w:val="xl67"/>
    <w:basedOn w:val="Normal"/>
    <w:rsid w:val="00EE60B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paragraph" w:customStyle="1" w:styleId="xl68">
    <w:name w:val="xl68"/>
    <w:basedOn w:val="Normal"/>
    <w:rsid w:val="00EE60B0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paragraph" w:customStyle="1" w:styleId="xl69">
    <w:name w:val="xl69"/>
    <w:basedOn w:val="Normal"/>
    <w:rsid w:val="00EE60B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eastAsia="fr-FR"/>
    </w:rPr>
  </w:style>
  <w:style w:type="paragraph" w:customStyle="1" w:styleId="xl71">
    <w:name w:val="xl71"/>
    <w:basedOn w:val="Normal"/>
    <w:rsid w:val="00EE60B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paragraph" w:customStyle="1" w:styleId="xl72">
    <w:name w:val="xl72"/>
    <w:basedOn w:val="Normal"/>
    <w:rsid w:val="00EE60B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eastAsia="fr-FR"/>
    </w:rPr>
  </w:style>
  <w:style w:type="paragraph" w:customStyle="1" w:styleId="xl73">
    <w:name w:val="xl73"/>
    <w:basedOn w:val="Normal"/>
    <w:rsid w:val="00EE60B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fr-FR"/>
    </w:rPr>
  </w:style>
  <w:style w:type="paragraph" w:customStyle="1" w:styleId="xl74">
    <w:name w:val="xl74"/>
    <w:basedOn w:val="Normal"/>
    <w:rsid w:val="00EE60B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customStyle="1" w:styleId="xl75">
    <w:name w:val="xl75"/>
    <w:basedOn w:val="Normal"/>
    <w:rsid w:val="00EE60B0"/>
    <w:pPr>
      <w:shd w:val="clear" w:color="000000" w:fill="FFFFFF"/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paragraph" w:customStyle="1" w:styleId="xl76">
    <w:name w:val="xl76"/>
    <w:basedOn w:val="Normal"/>
    <w:rsid w:val="00EE60B0"/>
    <w:pPr>
      <w:shd w:val="clear" w:color="000000" w:fill="FFFFFF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  <w:lang w:eastAsia="fr-FR"/>
    </w:rPr>
  </w:style>
  <w:style w:type="paragraph" w:customStyle="1" w:styleId="xl77">
    <w:name w:val="xl77"/>
    <w:basedOn w:val="Normal"/>
    <w:rsid w:val="00EE60B0"/>
    <w:pPr>
      <w:shd w:val="clear" w:color="000000" w:fill="FFFFFF"/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b/>
      <w:bCs/>
      <w:sz w:val="24"/>
      <w:szCs w:val="24"/>
      <w:lang w:eastAsia="fr-FR"/>
    </w:rPr>
  </w:style>
  <w:style w:type="character" w:customStyle="1" w:styleId="EndNoteBibliographyTitleCar">
    <w:name w:val="EndNote Bibliography Title Car"/>
    <w:basedOn w:val="Policepardfaut"/>
    <w:rsid w:val="00EE60B0"/>
    <w:rPr>
      <w:rFonts w:ascii="Times New Roman" w:eastAsia="Times New Roman" w:hAnsi="Times New Roman" w:cs="Times New Roman"/>
      <w:noProof/>
      <w:sz w:val="24"/>
      <w:szCs w:val="24"/>
      <w:lang w:eastAsia="fr-FR"/>
    </w:rPr>
  </w:style>
  <w:style w:type="table" w:customStyle="1" w:styleId="Grilledutableau2">
    <w:name w:val="Grille du tableau2"/>
    <w:basedOn w:val="TableauNormal"/>
    <w:next w:val="Grilledutableau"/>
    <w:uiPriority w:val="59"/>
    <w:rsid w:val="00EE60B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Aucuneliste1111">
    <w:name w:val="Aucune liste1111"/>
    <w:next w:val="Aucuneliste"/>
    <w:uiPriority w:val="99"/>
    <w:semiHidden/>
    <w:unhideWhenUsed/>
    <w:rsid w:val="00EE60B0"/>
  </w:style>
  <w:style w:type="numbering" w:customStyle="1" w:styleId="Aucuneliste11111">
    <w:name w:val="Aucune liste11111"/>
    <w:next w:val="Aucuneliste"/>
    <w:uiPriority w:val="99"/>
    <w:semiHidden/>
    <w:unhideWhenUsed/>
    <w:rsid w:val="00EE60B0"/>
  </w:style>
  <w:style w:type="character" w:customStyle="1" w:styleId="pron">
    <w:name w:val="pron"/>
    <w:basedOn w:val="Policepardfaut"/>
    <w:rsid w:val="00EE60B0"/>
  </w:style>
  <w:style w:type="character" w:customStyle="1" w:styleId="syn">
    <w:name w:val="syn"/>
    <w:basedOn w:val="Policepardfaut"/>
    <w:rsid w:val="00EE60B0"/>
  </w:style>
  <w:style w:type="character" w:customStyle="1" w:styleId="illustration">
    <w:name w:val="illustration"/>
    <w:basedOn w:val="Policepardfaut"/>
    <w:rsid w:val="00EE60B0"/>
  </w:style>
  <w:style w:type="character" w:customStyle="1" w:styleId="Titre7Car1">
    <w:name w:val="Titre 7 Car1"/>
    <w:basedOn w:val="Policepardfaut"/>
    <w:uiPriority w:val="9"/>
    <w:semiHidden/>
    <w:rsid w:val="00EE60B0"/>
    <w:rPr>
      <w:rFonts w:ascii="Cambria" w:eastAsia="Times New Roman" w:hAnsi="Cambria" w:cs="Times New Roman"/>
      <w:i/>
      <w:iCs/>
      <w:color w:val="404040"/>
      <w:sz w:val="24"/>
    </w:rPr>
  </w:style>
  <w:style w:type="character" w:styleId="lev">
    <w:name w:val="Strong"/>
    <w:basedOn w:val="Policepardfaut"/>
    <w:uiPriority w:val="22"/>
    <w:qFormat/>
    <w:rsid w:val="00EE60B0"/>
    <w:rPr>
      <w:b/>
      <w:bCs/>
    </w:rPr>
  </w:style>
  <w:style w:type="character" w:styleId="Accentuation">
    <w:name w:val="Emphasis"/>
    <w:basedOn w:val="Policepardfaut"/>
    <w:uiPriority w:val="20"/>
    <w:qFormat/>
    <w:rsid w:val="00EE60B0"/>
    <w:rPr>
      <w:i/>
      <w:iCs/>
    </w:rPr>
  </w:style>
  <w:style w:type="character" w:customStyle="1" w:styleId="EndNoteBibliographyChar">
    <w:name w:val="EndNote Bibliography Char"/>
    <w:basedOn w:val="Policepardfaut"/>
    <w:locked/>
    <w:rsid w:val="00EE60B0"/>
    <w:rPr>
      <w:rFonts w:ascii="Calibri" w:hAnsi="Calibri" w:cs="Calibri"/>
      <w:noProof/>
    </w:rPr>
  </w:style>
  <w:style w:type="character" w:styleId="Lienhypertexte">
    <w:name w:val="Hyperlink"/>
    <w:basedOn w:val="Policepardfaut"/>
    <w:uiPriority w:val="99"/>
    <w:unhideWhenUsed/>
    <w:rsid w:val="00EE60B0"/>
    <w:rPr>
      <w:color w:val="0000FF" w:themeColor="hyperlink"/>
      <w:u w:val="single"/>
    </w:rPr>
  </w:style>
  <w:style w:type="character" w:styleId="Lienhypertextesuivivisit">
    <w:name w:val="FollowedHyperlink"/>
    <w:basedOn w:val="Policepardfaut"/>
    <w:semiHidden/>
    <w:unhideWhenUsed/>
    <w:rsid w:val="00EE60B0"/>
    <w:rPr>
      <w:color w:val="800080" w:themeColor="followedHyperlink"/>
      <w:u w:val="single"/>
    </w:rPr>
  </w:style>
  <w:style w:type="character" w:customStyle="1" w:styleId="Titre6Car1">
    <w:name w:val="Titre 6 Car1"/>
    <w:basedOn w:val="Policepardfaut"/>
    <w:uiPriority w:val="9"/>
    <w:semiHidden/>
    <w:rsid w:val="00EE60B0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re4Car1">
    <w:name w:val="Titre 4 Car1"/>
    <w:basedOn w:val="Policepardfaut"/>
    <w:uiPriority w:val="9"/>
    <w:semiHidden/>
    <w:rsid w:val="00EE60B0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re3Car1">
    <w:name w:val="Titre 3 Car1"/>
    <w:basedOn w:val="Policepardfaut"/>
    <w:uiPriority w:val="9"/>
    <w:semiHidden/>
    <w:rsid w:val="00EE60B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re5Car1">
    <w:name w:val="Titre 5 Car1"/>
    <w:basedOn w:val="Policepardfaut"/>
    <w:uiPriority w:val="9"/>
    <w:semiHidden/>
    <w:rsid w:val="00EE60B0"/>
    <w:rPr>
      <w:rFonts w:asciiTheme="majorHAnsi" w:eastAsiaTheme="majorEastAsia" w:hAnsiTheme="majorHAnsi" w:cstheme="majorBidi"/>
      <w:color w:val="243F60" w:themeColor="accent1" w:themeShade="7F"/>
    </w:rPr>
  </w:style>
  <w:style w:type="numbering" w:customStyle="1" w:styleId="Aucuneliste2">
    <w:name w:val="Aucune liste2"/>
    <w:next w:val="Aucuneliste"/>
    <w:uiPriority w:val="99"/>
    <w:semiHidden/>
    <w:unhideWhenUsed/>
    <w:rsid w:val="00F2234E"/>
  </w:style>
  <w:style w:type="table" w:customStyle="1" w:styleId="Grilledutableau3">
    <w:name w:val="Grille du tableau3"/>
    <w:basedOn w:val="TableauNormal"/>
    <w:next w:val="Grilledutableau"/>
    <w:uiPriority w:val="59"/>
    <w:rsid w:val="00F2234E"/>
    <w:pPr>
      <w:widowControl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11">
    <w:name w:val="Grille du tableau11"/>
    <w:basedOn w:val="TableauNormal"/>
    <w:next w:val="Grilledutableau"/>
    <w:uiPriority w:val="59"/>
    <w:rsid w:val="00F223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Aucuneliste12">
    <w:name w:val="Aucune liste12"/>
    <w:next w:val="Aucuneliste"/>
    <w:uiPriority w:val="99"/>
    <w:semiHidden/>
    <w:unhideWhenUsed/>
    <w:rsid w:val="00F2234E"/>
  </w:style>
  <w:style w:type="numbering" w:customStyle="1" w:styleId="Aucuneliste112">
    <w:name w:val="Aucune liste112"/>
    <w:next w:val="Aucuneliste"/>
    <w:uiPriority w:val="99"/>
    <w:semiHidden/>
    <w:unhideWhenUsed/>
    <w:rsid w:val="00F2234E"/>
  </w:style>
  <w:style w:type="table" w:customStyle="1" w:styleId="Grilledutableau21">
    <w:name w:val="Grille du tableau21"/>
    <w:basedOn w:val="TableauNormal"/>
    <w:next w:val="Grilledutableau"/>
    <w:uiPriority w:val="59"/>
    <w:rsid w:val="00F223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Aucuneliste1112">
    <w:name w:val="Aucune liste1112"/>
    <w:next w:val="Aucuneliste"/>
    <w:uiPriority w:val="99"/>
    <w:semiHidden/>
    <w:unhideWhenUsed/>
    <w:rsid w:val="00F2234E"/>
  </w:style>
  <w:style w:type="numbering" w:customStyle="1" w:styleId="Aucuneliste11112">
    <w:name w:val="Aucune liste11112"/>
    <w:next w:val="Aucuneliste"/>
    <w:uiPriority w:val="99"/>
    <w:semiHidden/>
    <w:unhideWhenUsed/>
    <w:rsid w:val="00F2234E"/>
  </w:style>
  <w:style w:type="table" w:customStyle="1" w:styleId="Grilledutableau4">
    <w:name w:val="Grille du tableau4"/>
    <w:basedOn w:val="TableauNormal"/>
    <w:next w:val="Grilledutableau"/>
    <w:uiPriority w:val="59"/>
    <w:rsid w:val="006333B5"/>
    <w:pPr>
      <w:widowControl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lledutableau12">
    <w:name w:val="Grille du tableau12"/>
    <w:basedOn w:val="TableauNormal"/>
    <w:next w:val="Grilledutableau"/>
    <w:uiPriority w:val="59"/>
    <w:rsid w:val="006333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8335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51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mixedmethodsappraisaltoolpublic.pbworks.com/w/file/127916259/MMAT_2018_criteria-manual_2018-08-01_ENG.pdf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99053E2-AC5E-4C0D-AA99-A15B7F3CCC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483</Words>
  <Characters>8157</Characters>
  <Application>Microsoft Office Word</Application>
  <DocSecurity>0</DocSecurity>
  <Lines>67</Lines>
  <Paragraphs>19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9621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thieu Bujold</dc:creator>
  <cp:lastModifiedBy>Mathieu Bujold</cp:lastModifiedBy>
  <cp:revision>2</cp:revision>
  <cp:lastPrinted>2020-12-30T22:45:00Z</cp:lastPrinted>
  <dcterms:created xsi:type="dcterms:W3CDTF">2021-12-19T13:57:00Z</dcterms:created>
  <dcterms:modified xsi:type="dcterms:W3CDTF">2021-12-19T13:57:00Z</dcterms:modified>
</cp:coreProperties>
</file>